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fish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Mariano</w:t>
      </w:r>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r w:rsidR="00385D88">
        <w:rPr>
          <w:rStyle w:val="css-g38gqj"/>
        </w:rPr>
        <w:t>Divya</w:t>
      </w:r>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3. Cognitive and Behavioural Ecology Prog</w:t>
      </w:r>
      <w:r w:rsidR="006D3DFC">
        <w:rPr>
          <w:rStyle w:val="css-g38gqj"/>
        </w:rPr>
        <w:t>r</w:t>
      </w:r>
      <w:r>
        <w:rPr>
          <w:rStyle w:val="css-g38gqj"/>
        </w:rPr>
        <w:t>amme,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5B3258FC"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w:t>
      </w:r>
      <w:del w:id="0" w:author="Adamack, Aaron" w:date="2018-12-31T11:29:00Z">
        <w:r w:rsidDel="00BA1455">
          <w:rPr>
            <w:rFonts w:ascii="Times New Roman" w:hAnsi="Times New Roman"/>
            <w:sz w:val="24"/>
            <w:szCs w:val="24"/>
          </w:rPr>
          <w:delText xml:space="preserve">of </w:delText>
        </w:r>
      </w:del>
      <w:ins w:id="1" w:author="Adamack, Aaron" w:date="2018-12-31T11:29:00Z">
        <w:r w:rsidR="00BA1455">
          <w:rPr>
            <w:rFonts w:ascii="Times New Roman" w:hAnsi="Times New Roman"/>
            <w:sz w:val="24"/>
            <w:szCs w:val="24"/>
          </w:rPr>
          <w:t xml:space="preserve">in </w:t>
        </w:r>
      </w:ins>
      <w:r>
        <w:rPr>
          <w:rFonts w:ascii="Times New Roman" w:hAnsi="Times New Roman"/>
          <w:sz w:val="24"/>
          <w:szCs w:val="24"/>
        </w:rPr>
        <w:t xml:space="preserve">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w:t>
      </w:r>
      <w:r w:rsidR="00501252">
        <w:rPr>
          <w:rFonts w:ascii="Times New Roman" w:hAnsi="Times New Roman"/>
          <w:sz w:val="24"/>
          <w:szCs w:val="24"/>
        </w:rPr>
        <w:t>late 1980s and early 1990s. W</w:t>
      </w:r>
      <w:r>
        <w:rPr>
          <w:rFonts w:ascii="Times New Roman" w:hAnsi="Times New Roman"/>
          <w:sz w:val="24"/>
          <w:szCs w:val="24"/>
        </w:rPr>
        <w:t xml:space="preserve">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w:t>
      </w:r>
      <w:del w:id="2" w:author="Adamack, Aaron" w:date="2018-12-31T12:24:00Z">
        <w:r w:rsidDel="00445C45">
          <w:rPr>
            <w:rFonts w:ascii="Times New Roman" w:hAnsi="Times New Roman"/>
            <w:sz w:val="24"/>
            <w:szCs w:val="24"/>
          </w:rPr>
          <w:delText xml:space="preserve">a </w:delText>
        </w:r>
      </w:del>
      <w:ins w:id="3" w:author="Adamack, Aaron" w:date="2018-12-31T12:24:00Z">
        <w:r w:rsidR="00445C45">
          <w:rPr>
            <w:rFonts w:ascii="Times New Roman" w:hAnsi="Times New Roman"/>
            <w:sz w:val="24"/>
            <w:szCs w:val="24"/>
          </w:rPr>
          <w:t>the</w:t>
        </w:r>
        <w:r w:rsidR="00445C45">
          <w:rPr>
            <w:rFonts w:ascii="Times New Roman" w:hAnsi="Times New Roman"/>
            <w:sz w:val="24"/>
            <w:szCs w:val="24"/>
          </w:rPr>
          <w:t xml:space="preserve"> </w:t>
        </w:r>
      </w:ins>
      <w:r>
        <w:rPr>
          <w:rFonts w:ascii="Times New Roman" w:hAnsi="Times New Roman"/>
          <w:sz w:val="24"/>
          <w:szCs w:val="24"/>
        </w:rPr>
        <w:t>capelin stock collaps</w:t>
      </w:r>
      <w:r w:rsidR="002F56D2">
        <w:rPr>
          <w:rFonts w:ascii="Times New Roman" w:hAnsi="Times New Roman"/>
          <w:sz w:val="24"/>
          <w:szCs w:val="24"/>
        </w:rPr>
        <w:t>e</w:t>
      </w:r>
      <w:ins w:id="4" w:author="Adamack, Aaron" w:date="2018-12-31T12:24:00Z">
        <w:r w:rsidR="00445C45">
          <w:rPr>
            <w:rFonts w:ascii="Times New Roman" w:hAnsi="Times New Roman"/>
            <w:sz w:val="24"/>
            <w:szCs w:val="24"/>
          </w:rPr>
          <w:t xml:space="preserve"> hypothesis</w:t>
        </w:r>
      </w:ins>
      <w:r w:rsidR="002F56D2">
        <w:rPr>
          <w:rFonts w:ascii="Times New Roman" w:hAnsi="Times New Roman"/>
          <w:sz w:val="24"/>
          <w:szCs w:val="24"/>
        </w:rPr>
        <w:t xml:space="preserv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spatio-temporal mismatch between </w:t>
      </w:r>
      <w:commentRangeStart w:id="5"/>
      <w:r>
        <w:rPr>
          <w:rFonts w:ascii="Times New Roman" w:hAnsi="Times New Roman"/>
          <w:sz w:val="24"/>
          <w:szCs w:val="24"/>
        </w:rPr>
        <w:t>the surve</w:t>
      </w:r>
      <w:r w:rsidR="002F56D2">
        <w:rPr>
          <w:rFonts w:ascii="Times New Roman" w:hAnsi="Times New Roman"/>
          <w:sz w:val="24"/>
          <w:szCs w:val="24"/>
        </w:rPr>
        <w:t>y</w:t>
      </w:r>
      <w:commentRangeEnd w:id="5"/>
      <w:r w:rsidR="00BA1455">
        <w:rPr>
          <w:rStyle w:val="CommentReference"/>
          <w:rFonts w:ascii="Times New Roman" w:eastAsia="Arial Unicode MS" w:hAnsi="Times New Roman" w:cs="Times New Roman"/>
          <w:color w:val="auto"/>
        </w:rPr>
        <w:commentReference w:id="5"/>
      </w:r>
      <w:r w:rsidR="002F56D2">
        <w:rPr>
          <w:rFonts w:ascii="Times New Roman" w:hAnsi="Times New Roman"/>
          <w:sz w:val="24"/>
          <w:szCs w:val="24"/>
        </w:rPr>
        <w:t xml:space="preserve">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r w:rsidRPr="00B8167F">
        <w:rPr>
          <w:rStyle w:val="css-g38gqj"/>
          <w:rFonts w:eastAsia="Calibri"/>
          <w:i/>
          <w:iCs/>
        </w:rPr>
        <w:t>Mallotus villosus</w:t>
      </w:r>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242E563E"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3655CB">
        <w:rPr>
          <w:rFonts w:ascii="Times New Roman" w:hAnsi="Times New Roman"/>
        </w:rPr>
        <w:t xml:space="preserve"> </w:t>
      </w:r>
      <w:commentRangeStart w:id="6"/>
      <w:r w:rsidR="003655CB">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3655CB" w:rsidRPr="00445C45">
        <w:rPr>
          <w:rFonts w:ascii="Times New Roman" w:hAnsi="Times New Roman"/>
          <w:rPrChange w:id="7" w:author="Adamack, Aaron" w:date="2018-12-31T12:26:00Z">
            <w:rPr>
              <w:rFonts w:ascii="Times New Roman" w:hAnsi="Times New Roman"/>
            </w:rPr>
          </w:rPrChange>
        </w:rPr>
        <w:instrText xml:space="preserve"> ADDIN EN.CITE </w:instrText>
      </w:r>
      <w:r w:rsidR="003655CB" w:rsidRPr="00445C45">
        <w:rPr>
          <w:rFonts w:ascii="Times New Roman" w:hAnsi="Times New Roman"/>
          <w:rPrChange w:id="8" w:author="Adamack, Aaron" w:date="2018-12-31T12:26:00Z">
            <w:rPr>
              <w:rFonts w:ascii="Times New Roman" w:hAnsi="Times New Roman"/>
            </w:rPr>
          </w:rPrChange>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3655CB" w:rsidRPr="00445C45">
        <w:rPr>
          <w:rFonts w:ascii="Times New Roman" w:hAnsi="Times New Roman"/>
          <w:rPrChange w:id="9" w:author="Adamack, Aaron" w:date="2018-12-31T12:26:00Z">
            <w:rPr>
              <w:rFonts w:ascii="Times New Roman" w:hAnsi="Times New Roman"/>
            </w:rPr>
          </w:rPrChange>
        </w:rPr>
        <w:instrText xml:space="preserve"> ADDIN EN.CITE.DATA </w:instrText>
      </w:r>
      <w:r w:rsidR="003655CB" w:rsidRPr="00445C45">
        <w:rPr>
          <w:rFonts w:ascii="Times New Roman" w:hAnsi="Times New Roman"/>
          <w:rPrChange w:id="10" w:author="Adamack, Aaron" w:date="2018-12-31T12:26:00Z">
            <w:rPr>
              <w:rFonts w:ascii="Times New Roman" w:hAnsi="Times New Roman"/>
            </w:rPr>
          </w:rPrChange>
        </w:rPr>
      </w:r>
      <w:r w:rsidR="003655CB" w:rsidRPr="00445C45">
        <w:rPr>
          <w:rFonts w:ascii="Times New Roman" w:hAnsi="Times New Roman"/>
          <w:rPrChange w:id="11" w:author="Adamack, Aaron" w:date="2018-12-31T12:26:00Z">
            <w:rPr>
              <w:rFonts w:ascii="Times New Roman" w:hAnsi="Times New Roman"/>
            </w:rPr>
          </w:rPrChange>
        </w:rPr>
        <w:fldChar w:fldCharType="end"/>
      </w:r>
      <w:r w:rsidR="003655CB" w:rsidRPr="00445C45">
        <w:rPr>
          <w:rFonts w:ascii="Times New Roman" w:hAnsi="Times New Roman"/>
          <w:rPrChange w:id="12" w:author="Adamack, Aaron" w:date="2018-12-31T12:26:00Z">
            <w:rPr>
              <w:rFonts w:ascii="Times New Roman" w:hAnsi="Times New Roman"/>
            </w:rPr>
          </w:rPrChange>
        </w:rPr>
      </w:r>
      <w:r w:rsidR="003655CB">
        <w:rPr>
          <w:rFonts w:ascii="Times New Roman" w:hAnsi="Times New Roman"/>
        </w:rPr>
        <w:fldChar w:fldCharType="separate"/>
      </w:r>
      <w:r w:rsidR="003655CB">
        <w:rPr>
          <w:rFonts w:ascii="Times New Roman" w:hAnsi="Times New Roman"/>
          <w:noProof/>
        </w:rPr>
        <w:t>(Schwartzlose et al. 1999, Chavez et al. 2003, Pikitch et al. 2012)</w:t>
      </w:r>
      <w:r w:rsidR="003655CB">
        <w:rPr>
          <w:rFonts w:ascii="Times New Roman" w:hAnsi="Times New Roman"/>
        </w:rPr>
        <w:fldChar w:fldCharType="end"/>
      </w:r>
      <w:commentRangeEnd w:id="6"/>
      <w:r w:rsidR="00445C45">
        <w:rPr>
          <w:rStyle w:val="CommentReference"/>
          <w:rFonts w:ascii="Times New Roman" w:eastAsia="Arial Unicode MS" w:hAnsi="Times New Roman" w:cs="Times New Roman"/>
          <w:color w:val="auto"/>
        </w:rPr>
        <w:commentReference w:id="6"/>
      </w:r>
      <w:r w:rsidRPr="00D23090">
        <w:rPr>
          <w:rFonts w:ascii="Times New Roman" w:hAnsi="Times New Roman"/>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r>
        <w:rPr>
          <w:rFonts w:ascii="Times New Roman" w:hAnsi="Times New Roman"/>
          <w:i/>
          <w:iCs/>
          <w:lang w:val="es-ES_tradnl"/>
        </w:rPr>
        <w:t>Clupea harengus</w:t>
      </w:r>
      <w:r>
        <w:rPr>
          <w:rFonts w:ascii="Times New Roman" w:hAnsi="Times New Roman"/>
        </w:rPr>
        <w:t xml:space="preserve">) stock collapsed in the late 1960s after a pulse of overfishing and remained at very low levels until the late 1980s </w:t>
      </w:r>
      <w:commentRangeStart w:id="13"/>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commentRangeEnd w:id="13"/>
      <w:r w:rsidR="00445C45">
        <w:rPr>
          <w:rStyle w:val="CommentReference"/>
          <w:rFonts w:ascii="Times New Roman" w:eastAsia="Arial Unicode MS" w:hAnsi="Times New Roman" w:cs="Times New Roman"/>
          <w:color w:val="auto"/>
        </w:rPr>
        <w:commentReference w:id="13"/>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commentRangeStart w:id="14"/>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commentRangeEnd w:id="14"/>
      <w:r w:rsidR="00445C45">
        <w:rPr>
          <w:rStyle w:val="CommentReference"/>
          <w:rFonts w:ascii="Times New Roman" w:eastAsia="Arial Unicode MS" w:hAnsi="Times New Roman" w:cs="Times New Roman"/>
          <w:color w:val="auto"/>
        </w:rPr>
        <w:commentReference w:id="14"/>
      </w:r>
      <w:r>
        <w:rPr>
          <w:rFonts w:ascii="Times New Roman" w:hAnsi="Times New Roman"/>
        </w:rPr>
        <w:t xml:space="preserve">. </w:t>
      </w:r>
    </w:p>
    <w:p w14:paraId="1AE5A271" w14:textId="6A548016" w:rsidR="00794830" w:rsidRDefault="00BD35A4">
      <w:pPr>
        <w:pStyle w:val="Style1"/>
        <w:rPr>
          <w:rFonts w:ascii="Times New Roman" w:eastAsia="Times New Roman" w:hAnsi="Times New Roman" w:cs="Times New Roman"/>
        </w:rPr>
      </w:pPr>
      <w:r>
        <w:rPr>
          <w:rFonts w:ascii="Times New Roman" w:hAnsi="Times New Roman"/>
        </w:rPr>
        <w:t>Capelin (</w:t>
      </w:r>
      <w:r>
        <w:rPr>
          <w:rFonts w:ascii="Times New Roman" w:hAnsi="Times New Roman"/>
          <w:i/>
          <w:iCs/>
        </w:rPr>
        <w:t>Mallotus villosus</w:t>
      </w:r>
      <w:r>
        <w:rPr>
          <w:rFonts w:ascii="Times New Roman" w:hAnsi="Times New Roman"/>
        </w:rPr>
        <w:t>) is the focal forage fish species in ecosystems of the North Atlantic Ocean</w:t>
      </w:r>
      <w:r w:rsidR="003655CB">
        <w:rPr>
          <w:rFonts w:ascii="Times New Roman" w:hAnsi="Times New Roman"/>
        </w:rPr>
        <w:t xml:space="preserve"> </w:t>
      </w:r>
      <w:r w:rsidR="003655CB">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3655CB" w:rsidRPr="00445C45">
        <w:rPr>
          <w:rFonts w:ascii="Times New Roman" w:eastAsia="Times New Roman" w:hAnsi="Times New Roman" w:cs="Times New Roman"/>
          <w:rPrChange w:id="15" w:author="Adamack, Aaron" w:date="2018-12-31T12:31:00Z">
            <w:rPr>
              <w:rFonts w:ascii="Times New Roman" w:eastAsia="Times New Roman" w:hAnsi="Times New Roman" w:cs="Times New Roman"/>
            </w:rPr>
          </w:rPrChange>
        </w:rPr>
        <w:instrText xml:space="preserve"> ADDIN EN.CITE </w:instrText>
      </w:r>
      <w:r w:rsidR="003655CB" w:rsidRPr="00445C45">
        <w:rPr>
          <w:rFonts w:ascii="Times New Roman" w:eastAsia="Times New Roman" w:hAnsi="Times New Roman" w:cs="Times New Roman"/>
          <w:rPrChange w:id="16" w:author="Adamack, Aaron" w:date="2018-12-31T12:31:00Z">
            <w:rPr>
              <w:rFonts w:ascii="Times New Roman" w:eastAsia="Times New Roman" w:hAnsi="Times New Roman" w:cs="Times New Roman"/>
            </w:rPr>
          </w:rPrChange>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3655CB" w:rsidRPr="00445C45">
        <w:rPr>
          <w:rFonts w:ascii="Times New Roman" w:eastAsia="Times New Roman" w:hAnsi="Times New Roman" w:cs="Times New Roman"/>
          <w:rPrChange w:id="17" w:author="Adamack, Aaron" w:date="2018-12-31T12:31:00Z">
            <w:rPr>
              <w:rFonts w:ascii="Times New Roman" w:eastAsia="Times New Roman" w:hAnsi="Times New Roman" w:cs="Times New Roman"/>
            </w:rPr>
          </w:rPrChange>
        </w:rPr>
        <w:instrText xml:space="preserve"> ADDIN EN.CITE.DATA </w:instrText>
      </w:r>
      <w:r w:rsidR="003655CB" w:rsidRPr="00445C45">
        <w:rPr>
          <w:rFonts w:ascii="Times New Roman" w:eastAsia="Times New Roman" w:hAnsi="Times New Roman" w:cs="Times New Roman"/>
          <w:rPrChange w:id="18" w:author="Adamack, Aaron" w:date="2018-12-31T12:31:00Z">
            <w:rPr>
              <w:rFonts w:ascii="Times New Roman" w:eastAsia="Times New Roman" w:hAnsi="Times New Roman" w:cs="Times New Roman"/>
            </w:rPr>
          </w:rPrChange>
        </w:rPr>
      </w:r>
      <w:r w:rsidR="003655CB" w:rsidRPr="00445C45">
        <w:rPr>
          <w:rFonts w:ascii="Times New Roman" w:eastAsia="Times New Roman" w:hAnsi="Times New Roman" w:cs="Times New Roman"/>
          <w:rPrChange w:id="19" w:author="Adamack, Aaron" w:date="2018-12-31T12:31:00Z">
            <w:rPr>
              <w:rFonts w:ascii="Times New Roman" w:eastAsia="Times New Roman" w:hAnsi="Times New Roman" w:cs="Times New Roman"/>
            </w:rPr>
          </w:rPrChange>
        </w:rPr>
        <w:fldChar w:fldCharType="end"/>
      </w:r>
      <w:r w:rsidR="003655CB" w:rsidRPr="00445C45">
        <w:rPr>
          <w:rFonts w:ascii="Times New Roman" w:eastAsia="Times New Roman" w:hAnsi="Times New Roman" w:cs="Times New Roman"/>
          <w:rPrChange w:id="20" w:author="Adamack, Aaron" w:date="2018-12-31T12:31:00Z">
            <w:rPr>
              <w:rFonts w:ascii="Times New Roman" w:eastAsia="Times New Roman" w:hAnsi="Times New Roman" w:cs="Times New Roman"/>
            </w:rPr>
          </w:rPrChange>
        </w:rPr>
      </w:r>
      <w:r w:rsidR="003655CB">
        <w:rPr>
          <w:rFonts w:ascii="Times New Roman" w:eastAsia="Times New Roman" w:hAnsi="Times New Roman" w:cs="Times New Roman"/>
        </w:rPr>
        <w:fldChar w:fldCharType="separate"/>
      </w:r>
      <w:r w:rsidR="003655CB">
        <w:rPr>
          <w:rFonts w:ascii="Times New Roman" w:eastAsia="Times New Roman" w:hAnsi="Times New Roman" w:cs="Times New Roman"/>
          <w:noProof/>
        </w:rPr>
        <w:t>(Templeman 1948, Vilhjálmsson 1994, Carscadden et al. 2001)</w:t>
      </w:r>
      <w:r w:rsidR="003655CB">
        <w:rPr>
          <w:rFonts w:ascii="Times New Roman" w:eastAsia="Times New Roman" w:hAnsi="Times New Roman" w:cs="Times New Roman"/>
        </w:rPr>
        <w:fldChar w:fldCharType="end"/>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tonnes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tonnes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commentRangeStart w:id="21"/>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sidR="0014445A">
        <w:rPr>
          <w:rFonts w:ascii="Times New Roman" w:hAnsi="Times New Roman"/>
        </w:rPr>
        <w:t xml:space="preserve">; </w:t>
      </w:r>
      <w:r w:rsidR="0014445A" w:rsidRPr="003655CB">
        <w:rPr>
          <w:rFonts w:ascii="Times New Roman" w:hAnsi="Times New Roman"/>
        </w:rPr>
        <w:t>Hjermann et al. 2004, 2010</w:t>
      </w:r>
      <w:r w:rsidRPr="003655CB">
        <w:rPr>
          <w:rFonts w:ascii="Times New Roman" w:hAnsi="Times New Roman"/>
        </w:rPr>
        <w:t>)</w:t>
      </w:r>
      <w:r>
        <w:rPr>
          <w:rFonts w:ascii="Times New Roman" w:eastAsia="Times New Roman" w:hAnsi="Times New Roman" w:cs="Times New Roman"/>
        </w:rPr>
        <w:fldChar w:fldCharType="end"/>
      </w:r>
      <w:commentRangeEnd w:id="21"/>
      <w:r w:rsidR="00DD080E">
        <w:rPr>
          <w:rStyle w:val="CommentReference"/>
          <w:rFonts w:ascii="Times New Roman" w:eastAsia="Arial Unicode MS" w:hAnsi="Times New Roman" w:cs="Times New Roman"/>
          <w:color w:val="auto"/>
        </w:rPr>
        <w:commentReference w:id="21"/>
      </w:r>
      <w:r>
        <w:rPr>
          <w:rFonts w:ascii="Times New Roman" w:hAnsi="Times New Roman"/>
        </w:rPr>
        <w:t xml:space="preserve">. The Icelandic capelin </w:t>
      </w:r>
      <w:r>
        <w:rPr>
          <w:rFonts w:ascii="Times New Roman" w:hAnsi="Times New Roman"/>
        </w:rPr>
        <w:lastRenderedPageBreak/>
        <w:t>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tonnes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w:t>
      </w:r>
      <w:r w:rsidR="00906B34">
        <w:rPr>
          <w:rFonts w:ascii="Times New Roman" w:hAnsi="Times New Roman" w:cs="Times New Roman"/>
          <w:noProof/>
        </w:rPr>
        <w:t>Vilhjálmsson</w:t>
      </w:r>
      <w:r w:rsidR="00906B34">
        <w:rPr>
          <w:rFonts w:ascii="Times New Roman" w:hAnsi="Times New Roman"/>
        </w:rPr>
        <w:t xml:space="preserve"> 2002, </w:t>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49AA07BB"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commentRangeStart w:id="22"/>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DFO 1994, Miller  1997, DFO 2018)</w:t>
      </w:r>
      <w:r w:rsidR="00BD35A4">
        <w:rPr>
          <w:rFonts w:ascii="Times New Roman" w:eastAsia="Times New Roman" w:hAnsi="Times New Roman" w:cs="Times New Roman"/>
        </w:rPr>
        <w:fldChar w:fldCharType="end"/>
      </w:r>
      <w:commentRangeEnd w:id="22"/>
      <w:r w:rsidR="00C963DA">
        <w:rPr>
          <w:rStyle w:val="CommentReference"/>
          <w:rFonts w:ascii="Times New Roman" w:eastAsia="Arial Unicode MS" w:hAnsi="Times New Roman" w:cs="Times New Roman"/>
          <w:color w:val="auto"/>
        </w:rPr>
        <w:commentReference w:id="22"/>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 xml:space="preserve">between </w:t>
      </w:r>
      <w:ins w:id="23" w:author="Adamack, Aaron" w:date="2018-12-31T14:02:00Z">
        <w:r w:rsidR="00C963DA">
          <w:rPr>
            <w:rFonts w:ascii="Times New Roman" w:hAnsi="Times New Roman"/>
          </w:rPr>
          <w:t>0.</w:t>
        </w:r>
      </w:ins>
      <w:r w:rsidR="00BF4F64">
        <w:rPr>
          <w:rFonts w:ascii="Times New Roman" w:hAnsi="Times New Roman"/>
        </w:rPr>
        <w:t>25-</w:t>
      </w:r>
      <w:ins w:id="24" w:author="Adamack, Aaron" w:date="2018-12-31T14:02:00Z">
        <w:r w:rsidR="00C963DA">
          <w:rPr>
            <w:rFonts w:ascii="Times New Roman" w:hAnsi="Times New Roman"/>
          </w:rPr>
          <w:t>0.90</w:t>
        </w:r>
      </w:ins>
      <w:del w:id="25" w:author="Adamack, Aaron" w:date="2018-12-31T14:02:00Z">
        <w:r w:rsidR="00BD35A4" w:rsidDel="00C963DA">
          <w:rPr>
            <w:rFonts w:ascii="Times New Roman" w:hAnsi="Times New Roman"/>
          </w:rPr>
          <w:delText>900</w:delText>
        </w:r>
      </w:del>
      <w:r w:rsidR="00BD35A4">
        <w:rPr>
          <w:rFonts w:ascii="Times New Roman" w:hAnsi="Times New Roman"/>
        </w:rPr>
        <w:t xml:space="preserve"> </w:t>
      </w:r>
      <w:del w:id="26" w:author="Adamack, Aaron" w:date="2018-12-31T14:01:00Z">
        <w:r w:rsidR="00BD35A4" w:rsidDel="00C963DA">
          <w:rPr>
            <w:rFonts w:ascii="Times New Roman" w:hAnsi="Times New Roman"/>
          </w:rPr>
          <w:delText>thousand tonnes</w:delText>
        </w:r>
      </w:del>
      <w:ins w:id="27" w:author="Adamack, Aaron" w:date="2018-12-31T14:01:00Z">
        <w:r w:rsidR="00C963DA">
          <w:rPr>
            <w:rFonts w:ascii="Times New Roman" w:hAnsi="Times New Roman"/>
          </w:rPr>
          <w:t>M</w:t>
        </w:r>
        <w:commentRangeStart w:id="28"/>
        <w:r w:rsidR="00C963DA">
          <w:rPr>
            <w:rFonts w:ascii="Times New Roman" w:hAnsi="Times New Roman"/>
          </w:rPr>
          <w:t>t</w:t>
        </w:r>
        <w:commentRangeEnd w:id="28"/>
        <w:r w:rsidR="00C963DA">
          <w:rPr>
            <w:rStyle w:val="CommentReference"/>
            <w:rFonts w:ascii="Times New Roman" w:eastAsia="Arial Unicode MS" w:hAnsi="Times New Roman" w:cs="Times New Roman"/>
            <w:color w:val="auto"/>
          </w:rPr>
          <w:commentReference w:id="28"/>
        </w:r>
      </w:ins>
      <w:r w:rsidR="00BD35A4">
        <w:rPr>
          <w:rFonts w:ascii="Times New Roman" w:hAnsi="Times New Roman"/>
        </w:rPr>
        <w:t xml:space="preserve"> during the ensuing period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 xml:space="preserve">(DFO </w:t>
      </w:r>
      <w:r w:rsidR="00D4008F">
        <w:rPr>
          <w:rFonts w:ascii="Times New Roman" w:hAnsi="Times New Roman"/>
        </w:rPr>
        <w:t>2018</w:t>
      </w:r>
      <w:r w:rsidR="00BD35A4">
        <w:rPr>
          <w:rFonts w:ascii="Times New Roman" w:hAnsi="Times New Roman"/>
        </w:rPr>
        <w:t>)</w:t>
      </w:r>
      <w:r w:rsidR="00BD35A4">
        <w:rPr>
          <w:rFonts w:ascii="Times New Roman" w:eastAsia="Times New Roman" w:hAnsi="Times New Roman" w:cs="Times New Roman"/>
        </w:rPr>
        <w:fldChar w:fldCharType="end"/>
      </w:r>
      <w:r w:rsidR="00BD35A4">
        <w:rPr>
          <w:rFonts w:ascii="Times New Roman" w:hAnsi="Times New Roman"/>
        </w:rPr>
        <w:t xml:space="preserve">. </w:t>
      </w:r>
      <w:r w:rsidR="005D0679" w:rsidRPr="005D0679">
        <w:rPr>
          <w:rFonts w:ascii="Times New Roman" w:hAnsi="Times New Roman"/>
        </w:rPr>
        <w:t xml:space="preserve">The decline in capelin biomass was concomitant with drastic changes in the ecosystem during the late 1980s and early 1990s </w:t>
      </w:r>
      <w:commentRangeStart w:id="29"/>
      <w:r w:rsidR="003655CB">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3655CB" w:rsidRPr="00FB5C41">
        <w:rPr>
          <w:rFonts w:ascii="Times New Roman" w:hAnsi="Times New Roman"/>
          <w:rPrChange w:id="30" w:author="Adamack, Aaron" w:date="2018-12-31T18:05:00Z">
            <w:rPr>
              <w:rFonts w:ascii="Times New Roman" w:hAnsi="Times New Roman"/>
            </w:rPr>
          </w:rPrChange>
        </w:rPr>
        <w:instrText xml:space="preserve"> ADDIN EN.CITE </w:instrText>
      </w:r>
      <w:r w:rsidR="003655CB" w:rsidRPr="00FB5C41">
        <w:rPr>
          <w:rFonts w:ascii="Times New Roman" w:hAnsi="Times New Roman"/>
          <w:rPrChange w:id="31" w:author="Adamack, Aaron" w:date="2018-12-31T18:05:00Z">
            <w:rPr>
              <w:rFonts w:ascii="Times New Roman" w:hAnsi="Times New Roman"/>
            </w:rPr>
          </w:rPrChange>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3655CB" w:rsidRPr="00FB5C41">
        <w:rPr>
          <w:rFonts w:ascii="Times New Roman" w:hAnsi="Times New Roman"/>
          <w:rPrChange w:id="32" w:author="Adamack, Aaron" w:date="2018-12-31T18:05:00Z">
            <w:rPr>
              <w:rFonts w:ascii="Times New Roman" w:hAnsi="Times New Roman"/>
            </w:rPr>
          </w:rPrChange>
        </w:rPr>
        <w:instrText xml:space="preserve"> ADDIN EN.CITE.DATA </w:instrText>
      </w:r>
      <w:r w:rsidR="003655CB" w:rsidRPr="00FB5C41">
        <w:rPr>
          <w:rFonts w:ascii="Times New Roman" w:hAnsi="Times New Roman"/>
          <w:rPrChange w:id="33" w:author="Adamack, Aaron" w:date="2018-12-31T18:05:00Z">
            <w:rPr>
              <w:rFonts w:ascii="Times New Roman" w:hAnsi="Times New Roman"/>
            </w:rPr>
          </w:rPrChange>
        </w:rPr>
      </w:r>
      <w:r w:rsidR="003655CB" w:rsidRPr="00FB5C41">
        <w:rPr>
          <w:rFonts w:ascii="Times New Roman" w:hAnsi="Times New Roman"/>
          <w:rPrChange w:id="34" w:author="Adamack, Aaron" w:date="2018-12-31T18:05:00Z">
            <w:rPr>
              <w:rFonts w:ascii="Times New Roman" w:hAnsi="Times New Roman"/>
            </w:rPr>
          </w:rPrChange>
        </w:rPr>
        <w:fldChar w:fldCharType="end"/>
      </w:r>
      <w:r w:rsidR="003655CB" w:rsidRPr="00FB5C41">
        <w:rPr>
          <w:rFonts w:ascii="Times New Roman" w:hAnsi="Times New Roman"/>
          <w:rPrChange w:id="35" w:author="Adamack, Aaron" w:date="2018-12-31T18:05:00Z">
            <w:rPr>
              <w:rFonts w:ascii="Times New Roman" w:hAnsi="Times New Roman"/>
            </w:rPr>
          </w:rPrChange>
        </w:rPr>
      </w:r>
      <w:r w:rsidR="003655CB">
        <w:rPr>
          <w:rFonts w:ascii="Times New Roman" w:hAnsi="Times New Roman"/>
        </w:rPr>
        <w:fldChar w:fldCharType="separate"/>
      </w:r>
      <w:r w:rsidR="003655CB">
        <w:rPr>
          <w:rFonts w:ascii="Times New Roman" w:hAnsi="Times New Roman"/>
          <w:noProof/>
        </w:rPr>
        <w:t>(deYoung &amp; Rose 1993, Montevecchi &amp; Myers 1997, Lilly et al. 2000, Rice 2002, Hammill et al. 2011, Pedersen et al. 2017)</w:t>
      </w:r>
      <w:r w:rsidR="003655CB">
        <w:rPr>
          <w:rFonts w:ascii="Times New Roman" w:hAnsi="Times New Roman"/>
        </w:rPr>
        <w:fldChar w:fldCharType="end"/>
      </w:r>
      <w:commentRangeEnd w:id="29"/>
      <w:r w:rsidR="00C963DA">
        <w:rPr>
          <w:rStyle w:val="CommentReference"/>
          <w:rFonts w:ascii="Times New Roman" w:eastAsia="Arial Unicode MS" w:hAnsi="Times New Roman" w:cs="Times New Roman"/>
          <w:color w:val="auto"/>
        </w:rPr>
        <w:commentReference w:id="29"/>
      </w:r>
      <w:r w:rsidR="003655CB">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commentRangeStart w:id="36"/>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sidRPr="00AE1F9D">
        <w:rPr>
          <w:rFonts w:ascii="Times New Roman" w:hAnsi="Times New Roman"/>
          <w:rPrChange w:id="37" w:author="Adamack, Aaron" w:date="2018-12-31T14:11:00Z">
            <w:rPr>
              <w:rFonts w:ascii="Times New Roman" w:hAnsi="Times New Roman"/>
            </w:rPr>
          </w:rPrChange>
        </w:rPr>
        <w:instrText xml:space="preserve"> ADDIN EN.CITE </w:instrText>
      </w:r>
      <w:r w:rsidR="00874BD7" w:rsidRPr="00AE1F9D">
        <w:rPr>
          <w:rFonts w:ascii="Times New Roman" w:hAnsi="Times New Roman"/>
          <w:rPrChange w:id="38" w:author="Adamack, Aaron" w:date="2018-12-31T14:11:00Z">
            <w:rPr>
              <w:rFonts w:ascii="Times New Roman" w:hAnsi="Times New Roman"/>
            </w:rPr>
          </w:rPrChange>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sidRPr="00AE1F9D">
        <w:rPr>
          <w:rFonts w:ascii="Times New Roman" w:hAnsi="Times New Roman"/>
          <w:rPrChange w:id="39" w:author="Adamack, Aaron" w:date="2018-12-31T14:11:00Z">
            <w:rPr>
              <w:rFonts w:ascii="Times New Roman" w:hAnsi="Times New Roman"/>
            </w:rPr>
          </w:rPrChange>
        </w:rPr>
        <w:instrText xml:space="preserve"> ADDIN EN.CITE.DATA </w:instrText>
      </w:r>
      <w:r w:rsidR="00874BD7" w:rsidRPr="00AE1F9D">
        <w:rPr>
          <w:rFonts w:ascii="Times New Roman" w:hAnsi="Times New Roman"/>
          <w:rPrChange w:id="40" w:author="Adamack, Aaron" w:date="2018-12-31T14:11:00Z">
            <w:rPr>
              <w:rFonts w:ascii="Times New Roman" w:hAnsi="Times New Roman"/>
            </w:rPr>
          </w:rPrChange>
        </w:rPr>
      </w:r>
      <w:r w:rsidR="00874BD7" w:rsidRPr="00AE1F9D">
        <w:rPr>
          <w:rFonts w:ascii="Times New Roman" w:hAnsi="Times New Roman"/>
          <w:rPrChange w:id="41" w:author="Adamack, Aaron" w:date="2018-12-31T14:11:00Z">
            <w:rPr>
              <w:rFonts w:ascii="Times New Roman" w:hAnsi="Times New Roman"/>
            </w:rPr>
          </w:rPrChange>
        </w:rPr>
        <w:fldChar w:fldCharType="end"/>
      </w:r>
      <w:r w:rsidR="00874BD7" w:rsidRPr="00AE1F9D">
        <w:rPr>
          <w:rFonts w:ascii="Times New Roman" w:hAnsi="Times New Roman"/>
          <w:rPrChange w:id="42" w:author="Adamack, Aaron" w:date="2018-12-31T14:11:00Z">
            <w:rPr>
              <w:rFonts w:ascii="Times New Roman" w:hAnsi="Times New Roman"/>
            </w:rPr>
          </w:rPrChange>
        </w:rPr>
      </w:r>
      <w:r w:rsidR="00874BD7">
        <w:rPr>
          <w:rFonts w:ascii="Times New Roman" w:hAnsi="Times New Roman"/>
        </w:rPr>
        <w:fldChar w:fldCharType="separate"/>
      </w:r>
      <w:r w:rsidR="00874BD7">
        <w:rPr>
          <w:rFonts w:ascii="Times New Roman" w:hAnsi="Times New Roman"/>
          <w:noProof/>
        </w:rPr>
        <w:t>(Frank et al. 1996, Carscadden et al. 2001, Mowbray</w:t>
      </w:r>
      <w:r w:rsidR="00DA3F0F">
        <w:rPr>
          <w:rFonts w:ascii="Times New Roman" w:hAnsi="Times New Roman"/>
          <w:noProof/>
        </w:rPr>
        <w:t xml:space="preserve"> 2002, Nakashima &amp; Wheeler 2002</w:t>
      </w:r>
      <w:r w:rsidR="00874BD7">
        <w:rPr>
          <w:rFonts w:ascii="Times New Roman" w:hAnsi="Times New Roman"/>
          <w:noProof/>
        </w:rPr>
        <w:t>)</w:t>
      </w:r>
      <w:r w:rsidR="00874BD7">
        <w:rPr>
          <w:rFonts w:ascii="Times New Roman" w:hAnsi="Times New Roman"/>
        </w:rPr>
        <w:fldChar w:fldCharType="end"/>
      </w:r>
      <w:commentRangeEnd w:id="36"/>
      <w:r w:rsidR="00AE1F9D">
        <w:rPr>
          <w:rStyle w:val="CommentReference"/>
          <w:rFonts w:ascii="Times New Roman" w:eastAsia="Arial Unicode MS" w:hAnsi="Times New Roman" w:cs="Times New Roman"/>
          <w:color w:val="auto"/>
        </w:rPr>
        <w:commentReference w:id="36"/>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Buren et al. 2014a</w:t>
      </w:r>
      <w:commentRangeStart w:id="43"/>
      <w:r w:rsidR="00A232D2" w:rsidRPr="0072366E">
        <w:rPr>
          <w:rStyle w:val="None"/>
          <w:rFonts w:ascii="Times New Roman" w:hAnsi="Times New Roman"/>
          <w:lang w:val="it-IT"/>
        </w:rPr>
        <w:t>, Obradovich et al. 2014</w:t>
      </w:r>
      <w:commentRangeEnd w:id="43"/>
      <w:r w:rsidR="00AE1F9D">
        <w:rPr>
          <w:rStyle w:val="CommentReference"/>
          <w:rFonts w:ascii="Times New Roman" w:eastAsia="Arial Unicode MS" w:hAnsi="Times New Roman" w:cs="Times New Roman"/>
          <w:color w:val="auto"/>
        </w:rPr>
        <w:commentReference w:id="43"/>
      </w:r>
      <w:r w:rsidR="00A232D2" w:rsidRPr="0072366E">
        <w:rPr>
          <w:rStyle w:val="None"/>
          <w:rFonts w:ascii="Times New Roman" w:hAnsi="Times New Roman"/>
          <w:lang w:val="it-IT"/>
        </w:rPr>
        <w:t>, Murphy et al. 2018).</w:t>
      </w:r>
      <w:r w:rsidR="00A232D2">
        <w:rPr>
          <w:rStyle w:val="Hyperlink0"/>
          <w:rFonts w:eastAsia="Calibri"/>
          <w:lang w:val="en-CA"/>
        </w:rPr>
        <w:t xml:space="preserve"> </w:t>
      </w:r>
    </w:p>
    <w:p w14:paraId="125F0229" w14:textId="37607C40"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spatio-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spatio-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sidR="00BD35A4">
        <w:rPr>
          <w:rFonts w:ascii="Times New Roman" w:hAnsi="Times New Roman"/>
          <w:i/>
          <w:iCs/>
        </w:rPr>
        <w:t>Gadus morhua</w:t>
      </w:r>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paper </w:t>
      </w:r>
      <w:r w:rsidR="003655CB">
        <w:rPr>
          <w:rFonts w:ascii="Times New Roman" w:hAnsi="Times New Roman"/>
        </w:rPr>
        <w:t>wa</w:t>
      </w:r>
      <w:r w:rsidR="00BD35A4">
        <w:rPr>
          <w:rFonts w:ascii="Times New Roman" w:hAnsi="Times New Roman"/>
        </w:rPr>
        <w:t xml:space="preserve">s to 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 xml:space="preserve">multiple, independent data sets and diverse statistical methods </w:t>
      </w:r>
      <w:r w:rsidR="00114212">
        <w:rPr>
          <w:rFonts w:ascii="Times New Roman" w:eastAsia="Times New Roman" w:hAnsi="Times New Roman" w:cs="Times New Roman"/>
        </w:rPr>
        <w:fldChar w:fldCharType="begin"/>
      </w:r>
      <w:r w:rsidR="00114212">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114212">
        <w:rPr>
          <w:rFonts w:ascii="Times New Roman" w:eastAsia="Times New Roman" w:hAnsi="Times New Roman" w:cs="Times New Roman"/>
        </w:rPr>
        <w:fldChar w:fldCharType="separate"/>
      </w:r>
      <w:r w:rsidR="00114212">
        <w:rPr>
          <w:rFonts w:ascii="Times New Roman" w:hAnsi="Times New Roman"/>
        </w:rPr>
        <w:t>(e.g., triangulation, sensu Munafò &amp; Davey Smith 2018)</w:t>
      </w:r>
      <w:r w:rsidR="00114212">
        <w:rPr>
          <w:rFonts w:ascii="Times New Roman" w:eastAsia="Times New Roman" w:hAnsi="Times New Roman" w:cs="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The weight of evidence approach led 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7C7D888F" w:rsidR="00F04A88" w:rsidRDefault="00577202" w:rsidP="00D44720">
      <w:pPr>
        <w:pStyle w:val="Style1"/>
        <w:rPr>
          <w:rStyle w:val="Hyperlink0"/>
          <w:rFonts w:eastAsia="Calibri"/>
        </w:rPr>
      </w:pPr>
      <w:r>
        <w:rPr>
          <w:rStyle w:val="Hyperlink0"/>
          <w:rFonts w:eastAsia="Calibri"/>
        </w:rPr>
        <w:t xml:space="preserve">To test the </w:t>
      </w:r>
      <w:r w:rsidR="00E25996">
        <w:rPr>
          <w:rStyle w:val="Hyperlink0"/>
          <w:rFonts w:eastAsia="Calibri"/>
        </w:rPr>
        <w:t xml:space="preserve">hypothesis of a resident inshore capelin population, we analyzed </w:t>
      </w:r>
      <w:r>
        <w:rPr>
          <w:rStyle w:val="Hyperlink0"/>
          <w:rFonts w:eastAsia="Calibri"/>
        </w:rPr>
        <w:t xml:space="preserve">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sidR="00E25996">
        <w:rPr>
          <w:rStyle w:val="Hyperlink0"/>
          <w:rFonts w:eastAsia="Calibri"/>
        </w:rPr>
        <w:t>and integrated these with estimates of offshore capelin biomass</w:t>
      </w:r>
      <w:r>
        <w:rPr>
          <w:rStyle w:val="Hyperlink0"/>
          <w:rFonts w:eastAsia="Calibri"/>
        </w:rPr>
        <w:t xml:space="preserve">.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from a 23 m inshore research vessel (CCGS Shamook)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w:t>
      </w:r>
      <w:r w:rsidR="00501252">
        <w:rPr>
          <w:rStyle w:val="Hyperlink0"/>
          <w:rFonts w:eastAsia="Calibri"/>
        </w:rPr>
        <w:t>that</w:t>
      </w:r>
      <w:r w:rsidR="00F04A88" w:rsidRPr="00631433">
        <w:rPr>
          <w:rStyle w:val="Hyperlink0"/>
          <w:rFonts w:eastAsia="Calibri"/>
        </w:rPr>
        <w:t xml:space="preserve">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commentRangeStart w:id="44"/>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commentRangeEnd w:id="44"/>
      <w:r w:rsidR="00FC2AE3">
        <w:rPr>
          <w:rStyle w:val="CommentReference"/>
          <w:rFonts w:ascii="Times New Roman" w:eastAsia="Arial Unicode MS" w:hAnsi="Times New Roman" w:cs="Times New Roman"/>
          <w:color w:val="auto"/>
        </w:rPr>
        <w:commentReference w:id="44"/>
      </w:r>
      <w:r w:rsidR="00115EF3">
        <w:rPr>
          <w:rStyle w:val="Hyperlink0"/>
          <w:rFonts w:eastAsia="Calibri"/>
        </w:rPr>
        <w:t xml:space="preserve">. The </w:t>
      </w:r>
      <w:r w:rsidR="00593B49">
        <w:rPr>
          <w:rStyle w:val="Hyperlink0"/>
          <w:rFonts w:eastAsia="Calibri"/>
        </w:rPr>
        <w:t xml:space="preserve">inshore component of the </w:t>
      </w:r>
      <w:r w:rsidR="00BD66F3">
        <w:rPr>
          <w:rStyle w:val="Hyperlink0"/>
          <w:rFonts w:eastAsia="Calibri"/>
        </w:rPr>
        <w:t>spring</w:t>
      </w:r>
      <w:r w:rsidR="00115EF3">
        <w:rPr>
          <w:rStyle w:val="Hyperlink0"/>
          <w:rFonts w:eastAsia="Calibri"/>
        </w:rPr>
        <w:t xml:space="preserve"> acoustic survey followed the same methods as the seasonal survey except </w:t>
      </w:r>
      <w:r w:rsidR="00DA3F0F">
        <w:rPr>
          <w:rStyle w:val="Hyperlink0"/>
          <w:rFonts w:eastAsia="Calibri"/>
        </w:rPr>
        <w:t xml:space="preserve">only </w:t>
      </w:r>
      <w:r w:rsidR="00115EF3">
        <w:rPr>
          <w:rStyle w:val="Hyperlink0"/>
          <w:rFonts w:eastAsia="Calibri"/>
        </w:rPr>
        <w:t>the main portion of the bay</w:t>
      </w:r>
      <w:r w:rsidR="00AF50DB">
        <w:rPr>
          <w:rStyle w:val="Hyperlink0"/>
          <w:rFonts w:eastAsia="Calibri"/>
        </w:rPr>
        <w:t xml:space="preserve"> </w:t>
      </w:r>
      <w:r w:rsidR="00DA3F0F">
        <w:rPr>
          <w:rStyle w:val="Hyperlink0"/>
          <w:rFonts w:eastAsia="Calibri"/>
        </w:rPr>
        <w:t xml:space="preserve">was surveyed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9CCB39" w:rsidR="002652C1" w:rsidRDefault="007F1F8C" w:rsidP="00B2705A">
      <w:pPr>
        <w:pStyle w:val="Style1"/>
        <w:rPr>
          <w:rStyle w:val="Hyperlink0"/>
          <w:rFonts w:eastAsia="Calibri"/>
        </w:rPr>
      </w:pPr>
      <w:r>
        <w:rPr>
          <w:rStyle w:val="Hyperlink0"/>
          <w:rFonts w:eastAsia="Calibri"/>
        </w:rPr>
        <w:lastRenderedPageBreak/>
        <w:t>I</w:t>
      </w:r>
      <w:r w:rsidR="00B2705A">
        <w:rPr>
          <w:rStyle w:val="Hyperlink0"/>
          <w:rFonts w:eastAsia="Calibri"/>
        </w:rPr>
        <w:t xml:space="preserve">n years when the annual offshore </w:t>
      </w:r>
      <w:r w:rsidR="00A64F18">
        <w:rPr>
          <w:rStyle w:val="Hyperlink0"/>
          <w:rFonts w:eastAsia="Calibri"/>
        </w:rPr>
        <w:t>spring</w:t>
      </w:r>
      <w:r w:rsidR="00B2705A">
        <w:rPr>
          <w:rStyle w:val="Hyperlink0"/>
          <w:rFonts w:eastAsia="Calibri"/>
        </w:rPr>
        <w:t xml:space="preserve">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1D79FBC1"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 xml:space="preserve">calculated the minimum inshore capelin </w:t>
      </w:r>
      <w:r w:rsidR="00DD2DAE">
        <w:rPr>
          <w:rStyle w:val="Hyperlink0"/>
          <w:rFonts w:eastAsia="Calibri"/>
        </w:rPr>
        <w:t>density</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w:t>
      </w:r>
      <w:r w:rsidR="00DD2DAE">
        <w:rPr>
          <w:rStyle w:val="Hyperlink0"/>
          <w:rFonts w:eastAsia="Calibri"/>
        </w:rPr>
        <w:t>density</w:t>
      </w:r>
      <w:r w:rsidR="00992CA7">
        <w:rPr>
          <w:rStyle w:val="Hyperlink0"/>
          <w:rFonts w:eastAsia="Calibri"/>
        </w:rPr>
        <w:t xml:space="preserve">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w:t>
      </w:r>
      <w:r w:rsidR="00DD2DAE">
        <w:rPr>
          <w:rStyle w:val="Hyperlink0"/>
          <w:rFonts w:eastAsia="Calibri"/>
        </w:rPr>
        <w:t xml:space="preserve">density </w:t>
      </w:r>
      <w:r w:rsidR="00214FCB">
        <w:rPr>
          <w:rStyle w:val="Hyperlink0"/>
          <w:rFonts w:eastAsia="Calibri"/>
        </w:rPr>
        <w:t xml:space="preserve">estimate </w:t>
      </w:r>
      <w:r w:rsidR="007A3397">
        <w:rPr>
          <w:rStyle w:val="Hyperlink0"/>
          <w:rFonts w:eastAsia="Calibri"/>
        </w:rPr>
        <w:t xml:space="preserve">to the </w:t>
      </w:r>
      <w:r w:rsidR="001F64A1">
        <w:rPr>
          <w:rStyle w:val="Hyperlink0"/>
          <w:rFonts w:eastAsia="Calibri"/>
        </w:rPr>
        <w:t xml:space="preserve">seasonal </w:t>
      </w:r>
      <w:r w:rsidR="00DD2DAE">
        <w:rPr>
          <w:rStyle w:val="Hyperlink0"/>
          <w:rFonts w:eastAsia="Calibri"/>
        </w:rPr>
        <w:t>density</w:t>
      </w:r>
      <w:r w:rsidR="007A3397">
        <w:rPr>
          <w:rStyle w:val="Hyperlink0"/>
          <w:rFonts w:eastAsia="Calibri"/>
        </w:rPr>
        <w:t xml:space="preserve">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D44720" w:rsidRDefault="00D44720" w:rsidP="00D44720">
      <w:pPr>
        <w:pStyle w:val="Style1"/>
        <w:ind w:firstLine="0"/>
        <w:rPr>
          <w:rStyle w:val="Hyperlink0"/>
          <w:rFonts w:eastAsia="Calibri"/>
          <w:bCs/>
          <w:i/>
        </w:rPr>
      </w:pPr>
      <w:r w:rsidRPr="00D44720">
        <w:rPr>
          <w:rStyle w:val="None"/>
          <w:rFonts w:ascii="Times New Roman" w:hAnsi="Times New Roman"/>
          <w:bCs/>
          <w:i/>
        </w:rPr>
        <w:t>Offshore capelin distribution: annual multi-species bottom-trawl surveys</w:t>
      </w:r>
    </w:p>
    <w:p w14:paraId="5A7C38F5" w14:textId="10E2A316"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w:t>
      </w:r>
      <w:r w:rsidR="00FE40B8">
        <w:rPr>
          <w:rStyle w:val="Hyperlink0"/>
          <w:rFonts w:eastAsia="Calibri"/>
        </w:rPr>
        <w:t xml:space="preserve">(CG) </w:t>
      </w:r>
      <w:r w:rsidR="00B2705A">
        <w:rPr>
          <w:rStyle w:val="Hyperlink0"/>
          <w:rFonts w:eastAsia="Calibri"/>
        </w:rPr>
        <w:t xml:space="preserve">analysis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1F64A1">
        <w:rPr>
          <w:rStyle w:val="Hyperlink0"/>
          <w:rFonts w:eastAsia="Calibri"/>
        </w:rPr>
        <w:t xml:space="preserve">(e.g., DFO 2015, </w:t>
      </w:r>
      <w:r w:rsidR="00214FCB">
        <w:rPr>
          <w:rStyle w:val="Hyperlink0"/>
          <w:rFonts w:eastAsia="Calibri"/>
        </w:rPr>
        <w:t xml:space="preserve">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E52860">
        <w:rPr>
          <w:rStyle w:val="Hyperlink0"/>
          <w:rFonts w:eastAsia="Calibri"/>
        </w:rPr>
        <w:t xml:space="preserve">cf. </w:t>
      </w:r>
      <w:r w:rsidR="00F95CA8" w:rsidRPr="009F0DC8">
        <w:rPr>
          <w:rStyle w:val="Hyperlink0"/>
          <w:rFonts w:eastAsia="Calibri"/>
        </w:rPr>
        <w:t>Woillez</w:t>
      </w:r>
      <w:r w:rsidR="00B2705A" w:rsidRPr="009F0DC8">
        <w:rPr>
          <w:rStyle w:val="Hyperlink0"/>
          <w:rFonts w:eastAsia="Calibri"/>
        </w:rPr>
        <w:t xml:space="preserve"> </w:t>
      </w:r>
      <w:r w:rsidR="00F95CA8" w:rsidRPr="009F0DC8">
        <w:rPr>
          <w:rStyle w:val="Hyperlink0"/>
          <w:rFonts w:eastAsia="Calibri"/>
        </w:rPr>
        <w:t xml:space="preserve">et al. </w:t>
      </w:r>
      <w:r w:rsidR="009F0DC8">
        <w:rPr>
          <w:rStyle w:val="Hyperlink0"/>
          <w:rFonts w:eastAsia="Calibri"/>
        </w:rPr>
        <w:t>2007</w:t>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30F52645" w14:textId="70AA3BFA" w:rsidR="008C3D86" w:rsidRDefault="008C3D86" w:rsidP="00D44720">
      <w:pPr>
        <w:pStyle w:val="Style1"/>
        <w:rPr>
          <w:rStyle w:val="Hyperlink0"/>
          <w:rFonts w:eastAsia="Calibri"/>
        </w:rPr>
      </w:pPr>
      <w:r>
        <w:rPr>
          <w:rStyle w:val="Hyperlink0"/>
          <w:rFonts w:eastAsia="Calibri"/>
        </w:rPr>
        <w:tab/>
      </w:r>
      <w:r>
        <w:rPr>
          <w:rStyle w:val="Hyperlink0"/>
          <w:rFonts w:eastAsia="Calibri"/>
        </w:rPr>
        <w:tab/>
      </w:r>
      <w:r>
        <w:rPr>
          <w:rStyle w:val="Hyperlink0"/>
          <w:rFonts w:eastAsia="Calibri"/>
        </w:rPr>
        <w:tab/>
      </w:r>
      <m:oMath>
        <m:r>
          <m:rPr>
            <m:sty m:val="p"/>
          </m:rPr>
          <w:rPr>
            <w:rFonts w:ascii="Cambria Math" w:hAnsi="Cambria Math"/>
          </w:rPr>
          <w:br/>
        </m:r>
      </m:oMath>
      <m:oMathPara>
        <m:oMath>
          <m:r>
            <w:rPr>
              <w:rFonts w:ascii="Cambria Math" w:hAnsi="Cambria Math"/>
            </w:rPr>
            <m:t>CG=</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e>
              </m:nary>
              <m:sSub>
                <m:sSubPr>
                  <m:ctrlPr>
                    <w:rPr>
                      <w:rFonts w:ascii="Cambria Math" w:hAnsi="Cambria Math"/>
                    </w:rPr>
                  </m:ctrlPr>
                </m:sSubPr>
                <m:e>
                  <m:r>
                    <w:rPr>
                      <w:rFonts w:ascii="Cambria Math" w:hAnsi="Cambria Math"/>
                    </w:rPr>
                    <m:t>s</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num>
            <m:den>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sub>
                  </m:sSub>
                </m:e>
              </m:nary>
              <m:sSub>
                <m:sSubPr>
                  <m:ctrlPr>
                    <w:rPr>
                      <w:rFonts w:ascii="Cambria Math" w:hAnsi="Cambria Math"/>
                    </w:rPr>
                  </m:ctrlPr>
                </m:sSubPr>
                <m:e>
                  <m:r>
                    <w:rPr>
                      <w:rFonts w:ascii="Cambria Math" w:hAnsi="Cambria Math"/>
                    </w:rPr>
                    <m:t>z</m:t>
                  </m:r>
                </m:e>
                <m:sub>
                  <m:r>
                    <w:rPr>
                      <w:rFonts w:ascii="Cambria Math" w:hAnsi="Cambria Math"/>
                    </w:rPr>
                    <m:t>i</m:t>
                  </m:r>
                </m:sub>
              </m:sSub>
            </m:den>
          </m:f>
        </m:oMath>
      </m:oMathPara>
    </w:p>
    <w:p w14:paraId="7239FB8A" w14:textId="15126130" w:rsidR="0065222F" w:rsidRDefault="009F0DC8" w:rsidP="008C3D86">
      <w:pPr>
        <w:pStyle w:val="Style1"/>
        <w:ind w:firstLine="0"/>
        <w:rPr>
          <w:rFonts w:ascii="Helvetica" w:hAnsi="Helvetica" w:cs="Helvetica"/>
          <w:color w:val="333333"/>
          <w:sz w:val="21"/>
          <w:szCs w:val="21"/>
        </w:rPr>
      </w:pPr>
      <w:r>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Pr>
          <w:rFonts w:ascii="Times New Roman" w:hAnsi="Times New Roman" w:cs="Times New Roman"/>
        </w:rPr>
        <w:t xml:space="preserve"> represents the coordinates of the sets,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oMath>
      <w:r>
        <w:rPr>
          <w:rFonts w:ascii="Times New Roman" w:hAnsi="Times New Roman" w:cs="Times New Roman"/>
        </w:rPr>
        <w:t xml:space="preserve"> is abundanc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Pr>
          <w:rFonts w:ascii="Times New Roman" w:hAnsi="Times New Roman" w:cs="Times New Roman"/>
        </w:rPr>
        <w:t xml:space="preserve"> is the area of influence</w:t>
      </w:r>
      <w:r w:rsidRPr="008C3D86">
        <w:rPr>
          <w:rStyle w:val="citation"/>
          <w:rFonts w:ascii="Times New Roman" w:hAnsi="Times New Roman" w:cs="Times New Roman"/>
          <w:color w:val="333333"/>
        </w:rPr>
        <w:t xml:space="preserve"> </w:t>
      </w:r>
      <w:r w:rsidR="008C3D86" w:rsidRPr="008C3D86">
        <w:rPr>
          <w:rStyle w:val="citation"/>
          <w:rFonts w:ascii="Times New Roman" w:hAnsi="Times New Roman" w:cs="Times New Roman"/>
          <w:color w:val="333333"/>
        </w:rPr>
        <w:t>(</w:t>
      </w:r>
      <w:r w:rsidR="008C3D86" w:rsidRPr="009F0DC8">
        <w:rPr>
          <w:rStyle w:val="citation"/>
          <w:rFonts w:ascii="Times New Roman" w:hAnsi="Times New Roman" w:cs="Times New Roman"/>
          <w:color w:val="333333"/>
        </w:rPr>
        <w:t>Woillez et al. 2007</w:t>
      </w:r>
      <w:r w:rsidR="008C3D86" w:rsidRPr="008C3D86">
        <w:rPr>
          <w:rStyle w:val="citation"/>
          <w:rFonts w:ascii="Times New Roman" w:hAnsi="Times New Roman" w:cs="Times New Roman"/>
          <w:color w:val="333333"/>
        </w:rPr>
        <w:t>)</w:t>
      </w:r>
      <w:r w:rsidR="008C3D86"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Voronoï tessellation of sets conducted within </w:t>
      </w:r>
      <w:r w:rsidR="0065222F" w:rsidRPr="0065222F">
        <w:rPr>
          <w:rFonts w:ascii="Times New Roman" w:hAnsi="Times New Roman" w:cs="Times New Roman"/>
          <w:color w:val="333333"/>
        </w:rPr>
        <w:lastRenderedPageBreak/>
        <w:t>the survey strata each year (</w:t>
      </w:r>
      <w:r w:rsidR="0065222F" w:rsidRPr="009F0DC8">
        <w:rPr>
          <w:rFonts w:ascii="Times New Roman" w:hAnsi="Times New Roman" w:cs="Times New Roman"/>
          <w:color w:val="333333"/>
        </w:rPr>
        <w:t>Woillez et al. 2009</w:t>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Pr>
          <w:rFonts w:ascii="Times New Roman" w:hAnsi="Times New Roman" w:cs="Times New Roman"/>
          <w:color w:val="333333"/>
        </w:rPr>
        <w:t>was also calculated</w:t>
      </w:r>
      <m:oMath>
        <m:r>
          <m:rPr>
            <m:sty m:val="p"/>
          </m:rPr>
          <w:rPr>
            <w:rFonts w:ascii="Cambria Math" w:hAnsi="Cambria Math" w:cs="Times New Roman"/>
          </w:rPr>
          <w:br/>
        </m:r>
      </m:oMath>
      <m:oMathPara>
        <m:oMath>
          <m:r>
            <w:rPr>
              <w:rFonts w:ascii="Cambria Math" w:hAnsi="Cambria Math" w:cs="Times New Roman"/>
            </w:rPr>
            <m:t>I=</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CG</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num>
            <m:den>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e>
              </m:nary>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den>
          </m:f>
        </m:oMath>
      </m:oMathPara>
    </w:p>
    <w:p w14:paraId="2E8CE199" w14:textId="3626C268" w:rsidR="0065222F" w:rsidRDefault="0065222F" w:rsidP="008C3D86">
      <w:pPr>
        <w:pStyle w:val="Style1"/>
        <w:ind w:firstLine="0"/>
        <w:rPr>
          <w:rStyle w:val="Hyperlink0"/>
          <w:rFonts w:eastAsia="Calibri"/>
        </w:rPr>
      </w:pPr>
      <w:r w:rsidRPr="0065222F">
        <w:rPr>
          <w:rStyle w:val="Hyperlink0"/>
          <w:rFonts w:eastAsia="Calibri"/>
        </w:rPr>
        <w:t>and this spatial indicator was decomposed into two orthogonal axes describing the maximum and the minimu</w:t>
      </w:r>
      <w:r w:rsidR="00E52860">
        <w:rPr>
          <w:rStyle w:val="Hyperlink0"/>
          <w:rFonts w:eastAsia="Calibri"/>
        </w:rPr>
        <w:t>m components of the inertia. I</w:t>
      </w:r>
      <w:r w:rsidRPr="0065222F">
        <w:rPr>
          <w:rStyle w:val="Hyperlink0"/>
          <w:rFonts w:eastAsia="Calibri"/>
        </w:rPr>
        <w:t>sotrophy (i.e. the shape of the dispersion around the center of gravity) was calculated by taking the square root of the ratio of the maximum and minimum components (Woillez et al. 2007). These calculations were conducted in R (</w:t>
      </w:r>
      <w:r w:rsidRPr="009F0DC8">
        <w:rPr>
          <w:rStyle w:val="Hyperlink0"/>
          <w:rFonts w:eastAsia="Calibri"/>
        </w:rPr>
        <w:t>R Core Team 201</w:t>
      </w:r>
      <w:r w:rsidR="009F0DC8">
        <w:rPr>
          <w:rStyle w:val="Hyperlink0"/>
          <w:rFonts w:eastAsia="Calibri"/>
        </w:rPr>
        <w:t>8</w:t>
      </w:r>
      <w:r w:rsidRPr="0065222F">
        <w:rPr>
          <w:rStyle w:val="Hyperlink0"/>
          <w:rFonts w:eastAsia="Calibri"/>
        </w:rPr>
        <w:t>) using the RGeostat</w:t>
      </w:r>
      <w:r>
        <w:rPr>
          <w:rStyle w:val="Hyperlink0"/>
          <w:rFonts w:eastAsia="Calibri"/>
        </w:rPr>
        <w:t>s package (</w:t>
      </w:r>
      <w:r w:rsidR="009F0DC8">
        <w:rPr>
          <w:rStyle w:val="Hyperlink0"/>
          <w:rFonts w:eastAsia="Calibri"/>
        </w:rPr>
        <w:t>Renard et al. 2018</w:t>
      </w:r>
      <w:r>
        <w:rPr>
          <w:rStyle w:val="Hyperlink0"/>
          <w:rFonts w:eastAsia="Calibri"/>
        </w:rPr>
        <w:t>).</w:t>
      </w:r>
    </w:p>
    <w:p w14:paraId="1E307C87" w14:textId="583396E5"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1F64A1">
        <w:rPr>
          <w:rStyle w:val="Hyperlink0"/>
          <w:rFonts w:eastAsia="Calibri"/>
        </w:rPr>
        <w:t>when the trawl gear changed in 1995</w:t>
      </w:r>
      <w:r w:rsidR="008854C2">
        <w:rPr>
          <w:rStyle w:val="Hyperlink0"/>
          <w:rFonts w:eastAsia="Calibri"/>
        </w:rPr>
        <w:t xml:space="preserve"> </w:t>
      </w:r>
      <w:r w:rsidR="001F64A1">
        <w:rPr>
          <w:rStyle w:val="Hyperlink0"/>
          <w:rFonts w:eastAsia="Calibri"/>
        </w:rPr>
        <w:t>[</w:t>
      </w:r>
      <w:r w:rsidR="005A7E70">
        <w:rPr>
          <w:rStyle w:val="Hyperlink0"/>
          <w:rFonts w:eastAsia="Calibri"/>
        </w:rPr>
        <w:t xml:space="preserve">Engel </w:t>
      </w:r>
      <w:r w:rsidR="004E509B">
        <w:rPr>
          <w:rStyle w:val="Hyperlink0"/>
          <w:rFonts w:eastAsia="Calibri"/>
        </w:rPr>
        <w:t xml:space="preserve">otter trawl </w:t>
      </w:r>
      <w:r w:rsidR="001F64A1">
        <w:rPr>
          <w:rStyle w:val="Hyperlink0"/>
          <w:rFonts w:eastAsia="Calibri"/>
        </w:rPr>
        <w:t xml:space="preserve">(1978-1994); </w:t>
      </w:r>
      <w:r w:rsidR="005A7E70">
        <w:rPr>
          <w:rStyle w:val="Hyperlink0"/>
          <w:rFonts w:eastAsia="Calibri"/>
        </w:rPr>
        <w:t xml:space="preserve">Campelen </w:t>
      </w:r>
      <w:r w:rsidR="00050D42">
        <w:rPr>
          <w:rStyle w:val="Hyperlink0"/>
          <w:rFonts w:eastAsia="Calibri"/>
        </w:rPr>
        <w:t xml:space="preserve">1800 shrimp trawl </w:t>
      </w:r>
      <w:r w:rsidR="005A7E70">
        <w:rPr>
          <w:rStyle w:val="Hyperlink0"/>
          <w:rFonts w:eastAsia="Calibri"/>
        </w:rPr>
        <w:t>(1995 onwards)</w:t>
      </w:r>
      <w:r w:rsidR="001F64A1">
        <w:rPr>
          <w:rStyle w:val="Hyperlink0"/>
          <w:rFonts w:eastAsia="Calibri"/>
        </w:rPr>
        <w:t>]</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w:t>
      </w:r>
      <w:r w:rsidR="009F0DC8">
        <w:rPr>
          <w:rStyle w:val="Hyperlink0"/>
          <w:rFonts w:eastAsia="Calibri"/>
        </w:rPr>
        <w:t>s</w:t>
      </w:r>
      <w:r w:rsidR="00AD1BE3">
        <w:rPr>
          <w:rStyle w:val="Hyperlink0"/>
          <w:rFonts w:eastAsia="Calibri"/>
        </w:rPr>
        <w:t xml:space="preserve">. </w:t>
      </w:r>
      <w:r w:rsidR="009F0DC8">
        <w:rPr>
          <w:rStyle w:val="Hyperlink0"/>
          <w:rFonts w:eastAsia="Calibri"/>
        </w:rPr>
        <w:t>A1-A3</w:t>
      </w:r>
      <w:r w:rsidR="00AD1BE3">
        <w:rPr>
          <w:rStyle w:val="Hyperlink0"/>
          <w:rFonts w:eastAsia="Calibri"/>
        </w:rPr>
        <w:t>)</w:t>
      </w:r>
      <w:r w:rsidR="00AC6C80">
        <w:rPr>
          <w:rStyle w:val="Hyperlink0"/>
          <w:rFonts w:eastAsia="Calibri"/>
        </w:rPr>
        <w:t xml:space="preserve">. </w:t>
      </w:r>
    </w:p>
    <w:p w14:paraId="1D4FD44D" w14:textId="328FF430" w:rsidR="00D44720" w:rsidRPr="00D44720" w:rsidRDefault="00D44720" w:rsidP="00D44720">
      <w:pPr>
        <w:pStyle w:val="Style1"/>
        <w:ind w:firstLine="0"/>
        <w:rPr>
          <w:rStyle w:val="None"/>
          <w:rFonts w:ascii="Times New Roman" w:hAnsi="Times New Roman" w:cs="Times New Roman"/>
        </w:rPr>
      </w:pPr>
      <w:r w:rsidRPr="00D44720">
        <w:rPr>
          <w:rStyle w:val="None"/>
          <w:rFonts w:ascii="Times New Roman" w:hAnsi="Times New Roman" w:cs="Times New Roman"/>
          <w:i/>
        </w:rPr>
        <w:t>Inshore recruitment index</w:t>
      </w:r>
    </w:p>
    <w:p w14:paraId="699393CC" w14:textId="0AD70EED" w:rsidR="00B2705A" w:rsidRDefault="00CA5469" w:rsidP="00B2705A">
      <w:pPr>
        <w:pStyle w:val="Style1"/>
        <w:rPr>
          <w:rStyle w:val="None"/>
          <w:rFonts w:ascii="Times New Roman" w:eastAsia="Times New Roman" w:hAnsi="Times New Roman" w:cs="Times New Roman"/>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p>
    <w:p w14:paraId="3526E6A9" w14:textId="06C190EF" w:rsidR="006864D2" w:rsidRPr="006864D2" w:rsidRDefault="006864D2" w:rsidP="006864D2">
      <w:pPr>
        <w:pStyle w:val="Style1"/>
        <w:ind w:firstLine="0"/>
        <w:rPr>
          <w:rFonts w:ascii="Times New Roman" w:hAnsi="Times New Roman"/>
          <w:i/>
        </w:rPr>
      </w:pPr>
      <w:r>
        <w:rPr>
          <w:rFonts w:ascii="Times New Roman" w:hAnsi="Times New Roman"/>
          <w:i/>
        </w:rPr>
        <w:t>Weight of evidence</w:t>
      </w:r>
    </w:p>
    <w:p w14:paraId="7764530B" w14:textId="7F2C04A3" w:rsidR="006864D2" w:rsidRDefault="00C26402" w:rsidP="00D43B40">
      <w:pPr>
        <w:pStyle w:val="Style1"/>
        <w:rPr>
          <w:rFonts w:ascii="Times New Roman" w:hAnsi="Times New Roman"/>
        </w:rPr>
      </w:pPr>
      <w:r>
        <w:rPr>
          <w:rFonts w:ascii="Times New Roman" w:hAnsi="Times New Roman"/>
        </w:rPr>
        <w:t xml:space="preserve">To test the collapse and non-collapse hypotheses of the Div. 2J3KL capelin stock, we applied the weight of evidence approac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w:t>
      </w:r>
      <w:r w:rsidR="006864D2">
        <w:rPr>
          <w:rFonts w:ascii="Times New Roman" w:hAnsi="Times New Roman"/>
        </w:rPr>
        <w:t>E</w:t>
      </w:r>
      <w:r w:rsidR="006864D2" w:rsidRPr="006864D2">
        <w:rPr>
          <w:rFonts w:ascii="Times New Roman" w:hAnsi="Times New Roman"/>
        </w:rPr>
        <w:t xml:space="preserve">ach </w:t>
      </w:r>
      <w:r w:rsidR="006864D2">
        <w:rPr>
          <w:rFonts w:ascii="Times New Roman" w:hAnsi="Times New Roman"/>
        </w:rPr>
        <w:t xml:space="preserve">Result </w:t>
      </w:r>
      <w:r w:rsidR="006864D2" w:rsidRPr="006864D2">
        <w:rPr>
          <w:rFonts w:ascii="Times New Roman" w:hAnsi="Times New Roman"/>
        </w:rPr>
        <w:t>section</w:t>
      </w:r>
      <w:r w:rsidR="00D43B40">
        <w:rPr>
          <w:rFonts w:ascii="Times New Roman" w:hAnsi="Times New Roman"/>
        </w:rPr>
        <w:t xml:space="preserve">, which was organized to address similar lines of evidence as Frank et al. (2016), </w:t>
      </w:r>
      <w:r w:rsidR="006864D2" w:rsidRPr="006864D2">
        <w:rPr>
          <w:rFonts w:ascii="Times New Roman" w:hAnsi="Times New Roman"/>
        </w:rPr>
        <w:t xml:space="preserve">concludes by summarizing support for each alternative hypothesis. Once this was </w:t>
      </w:r>
      <w:r w:rsidR="006864D2" w:rsidRPr="006864D2">
        <w:rPr>
          <w:rFonts w:ascii="Times New Roman" w:hAnsi="Times New Roman"/>
        </w:rPr>
        <w:lastRenderedPageBreak/>
        <w:t>completed for all sections, the weight of evidence approach was used to determine, overall, which hypothesis was best supported by the combination of previously-published results and additional analyses based on in</w:t>
      </w:r>
      <w:r w:rsidR="006864D2">
        <w:rPr>
          <w:rFonts w:ascii="Times New Roman" w:hAnsi="Times New Roman"/>
        </w:rPr>
        <w:t>dependent data sets.</w:t>
      </w:r>
    </w:p>
    <w:p w14:paraId="6BBF3C73" w14:textId="77777777" w:rsidR="006864D2" w:rsidRDefault="006864D2">
      <w:pPr>
        <w:rPr>
          <w:rFonts w:eastAsia="Calibri" w:cs="Calibri"/>
          <w:b/>
          <w:bCs/>
          <w:color w:val="000000"/>
          <w:u w:color="000000"/>
        </w:rPr>
      </w:pPr>
      <w:r>
        <w:rPr>
          <w:b/>
          <w:bCs/>
        </w:rPr>
        <w:br w:type="page"/>
      </w:r>
    </w:p>
    <w:p w14:paraId="35B1A9AF" w14:textId="1BAA34FB" w:rsidR="00F315D4" w:rsidRDefault="00F315D4" w:rsidP="00F315D4">
      <w:pPr>
        <w:pStyle w:val="Style1"/>
        <w:ind w:firstLine="0"/>
        <w:rPr>
          <w:rFonts w:ascii="Times New Roman" w:eastAsia="Times New Roman" w:hAnsi="Times New Roman" w:cs="Times New Roman"/>
          <w:b/>
          <w:bCs/>
        </w:rPr>
      </w:pPr>
      <w:r>
        <w:rPr>
          <w:rFonts w:ascii="Times New Roman" w:hAnsi="Times New Roman"/>
          <w:b/>
          <w:bCs/>
        </w:rPr>
        <w:lastRenderedPageBreak/>
        <w:t>Results</w:t>
      </w:r>
    </w:p>
    <w:p w14:paraId="32D057DF" w14:textId="77777777" w:rsidR="00794830" w:rsidRPr="00DC3266" w:rsidRDefault="00BD35A4">
      <w:pPr>
        <w:pStyle w:val="Heading2"/>
        <w:spacing w:before="0" w:after="0" w:line="480" w:lineRule="auto"/>
        <w:rPr>
          <w:rFonts w:ascii="Times New Roman" w:eastAsia="Times New Roman" w:hAnsi="Times New Roman" w:cs="Times New Roman"/>
          <w:b w:val="0"/>
          <w:iCs w:val="0"/>
          <w:sz w:val="24"/>
          <w:szCs w:val="24"/>
        </w:rPr>
      </w:pPr>
      <w:r w:rsidRPr="00DC3266">
        <w:rPr>
          <w:rFonts w:ascii="Times New Roman" w:hAnsi="Times New Roman"/>
          <w:b w:val="0"/>
          <w:iCs w:val="0"/>
          <w:sz w:val="24"/>
          <w:szCs w:val="24"/>
          <w:lang w:val="en-US"/>
        </w:rPr>
        <w:t>Capelin</w:t>
      </w:r>
    </w:p>
    <w:p w14:paraId="7DC7E4DE" w14:textId="14B74010" w:rsidR="00794830" w:rsidRPr="00647A06" w:rsidRDefault="00BD35A4">
      <w:pPr>
        <w:pStyle w:val="Heading3"/>
        <w:spacing w:before="0" w:line="480" w:lineRule="auto"/>
        <w:rPr>
          <w:rFonts w:ascii="Times New Roman" w:hAnsi="Times New Roman" w:cs="Times New Roman"/>
          <w:b w:val="0"/>
          <w:i/>
          <w:color w:val="000000"/>
          <w:sz w:val="24"/>
          <w:szCs w:val="24"/>
          <w:u w:color="000000"/>
        </w:rPr>
      </w:pPr>
      <w:r w:rsidRPr="00647A06">
        <w:rPr>
          <w:rFonts w:ascii="Times New Roman" w:hAnsi="Times New Roman" w:cs="Times New Roman"/>
          <w:b w:val="0"/>
          <w:i/>
          <w:color w:val="000000"/>
          <w:sz w:val="24"/>
          <w:szCs w:val="24"/>
          <w:u w:color="000000"/>
        </w:rPr>
        <w:t xml:space="preserve">Offshore capelin </w:t>
      </w:r>
      <w:r w:rsidR="00753F10" w:rsidRPr="00647A06">
        <w:rPr>
          <w:rFonts w:ascii="Times New Roman" w:hAnsi="Times New Roman" w:cs="Times New Roman"/>
          <w:b w:val="0"/>
          <w:i/>
          <w:color w:val="000000"/>
          <w:sz w:val="24"/>
          <w:szCs w:val="24"/>
          <w:u w:color="000000"/>
        </w:rPr>
        <w:t>abundance</w:t>
      </w:r>
      <w:r w:rsidRPr="00647A06">
        <w:rPr>
          <w:rFonts w:ascii="Times New Roman" w:hAnsi="Times New Roman" w:cs="Times New Roman"/>
          <w:b w:val="0"/>
          <w:i/>
          <w:color w:val="000000"/>
          <w:sz w:val="24"/>
          <w:szCs w:val="24"/>
          <w:u w:color="000000"/>
        </w:rPr>
        <w:t>: acoustic surveys</w:t>
      </w:r>
    </w:p>
    <w:p w14:paraId="02D912B8" w14:textId="348BF9EB"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Miller and Carscadden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xml:space="preserve">. 2J3K was also acoustically surveyed by the former USSR in November from 1982-1992 (Bakanev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2FAB5D03"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BF7B12">
        <w:rPr>
          <w:rFonts w:ascii="Times New Roman" w:hAnsi="Times New Roman"/>
        </w:rPr>
        <w:t>1982</w:t>
      </w:r>
      <w:r w:rsidR="00535A36">
        <w:rPr>
          <w:rFonts w:ascii="Times New Roman" w:hAnsi="Times New Roman"/>
        </w:rPr>
        <w:t>-</w:t>
      </w:r>
      <w:r w:rsidR="00BF7B12">
        <w:rPr>
          <w:rFonts w:ascii="Times New Roman" w:hAnsi="Times New Roman"/>
        </w:rPr>
        <w:t>92</w:t>
      </w:r>
      <w:r w:rsidR="009C6FA4">
        <w:rPr>
          <w:rFonts w:ascii="Times New Roman" w:hAnsi="Times New Roman"/>
        </w:rPr>
        <w:t>,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 xml:space="preserve">(Bakanev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lastRenderedPageBreak/>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w:t>
      </w:r>
      <w:commentRangeStart w:id="45"/>
      <w:r w:rsidR="009C6FA4">
        <w:rPr>
          <w:rStyle w:val="Hyperlink0"/>
          <w:rFonts w:eastAsia="Calibri"/>
        </w:rPr>
        <w:t xml:space="preserve">6 million tonnes in the late 1980s to 23,000 tonnes in 2010 </w:t>
      </w:r>
      <w:commentRangeEnd w:id="45"/>
      <w:r w:rsidR="004A6403">
        <w:rPr>
          <w:rStyle w:val="CommentReference"/>
          <w:rFonts w:ascii="Times New Roman" w:eastAsia="Arial Unicode MS" w:hAnsi="Times New Roman" w:cs="Times New Roman"/>
          <w:color w:val="auto"/>
        </w:rPr>
        <w:commentReference w:id="45"/>
      </w:r>
      <w:r w:rsidR="009C6FA4">
        <w:rPr>
          <w:rStyle w:val="Hyperlink0"/>
          <w:rFonts w:eastAsia="Calibri"/>
        </w:rPr>
        <w:t xml:space="preserve">(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660-980 thousand tonnes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 xml:space="preserve">Post-1991, capelin is only acoustically surveyed in the spring in Div. 3L by Canada with the discontinuation of the </w:t>
      </w:r>
      <w:ins w:id="46" w:author="Adamack, Aaron" w:date="2018-12-31T16:49:00Z">
        <w:r w:rsidR="004A6403">
          <w:rPr>
            <w:rFonts w:ascii="Times New Roman" w:hAnsi="Times New Roman"/>
          </w:rPr>
          <w:t xml:space="preserve">three </w:t>
        </w:r>
      </w:ins>
      <w:r w:rsidR="00BD35A4">
        <w:rPr>
          <w:rFonts w:ascii="Times New Roman" w:hAnsi="Times New Roman"/>
        </w:rPr>
        <w:t xml:space="preserve">other </w:t>
      </w:r>
      <w:del w:id="47" w:author="Adamack, Aaron" w:date="2018-12-31T16:49:00Z">
        <w:r w:rsidR="00BD35A4" w:rsidDel="004A6403">
          <w:rPr>
            <w:rFonts w:ascii="Times New Roman" w:hAnsi="Times New Roman"/>
          </w:rPr>
          <w:delText xml:space="preserve">three </w:delText>
        </w:r>
      </w:del>
      <w:r w:rsidR="00BD35A4">
        <w:rPr>
          <w:rFonts w:ascii="Times New Roman" w:hAnsi="Times New Roman"/>
        </w:rPr>
        <w:t>acoustic surveys in the early 1990s (Canada fall acoustic survey in 1994; USSR fall and spring acoustic surveys in 1992 and 1994, respectively).</w:t>
      </w:r>
    </w:p>
    <w:p w14:paraId="6F3ECF3D" w14:textId="3653D1AF"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w:t>
      </w:r>
      <w:del w:id="48" w:author="Adamack, Aaron" w:date="2018-12-31T16:49:00Z">
        <w:r w:rsidDel="004A6403">
          <w:rPr>
            <w:rFonts w:ascii="Times New Roman" w:hAnsi="Times New Roman"/>
          </w:rPr>
          <w:delText xml:space="preserve">uses </w:delText>
        </w:r>
      </w:del>
      <w:ins w:id="49" w:author="Adamack, Aaron" w:date="2018-12-31T16:49:00Z">
        <w:r w:rsidR="004A6403">
          <w:rPr>
            <w:rFonts w:ascii="Times New Roman" w:hAnsi="Times New Roman"/>
          </w:rPr>
          <w:t>use</w:t>
        </w:r>
        <w:r w:rsidR="004A6403">
          <w:rPr>
            <w:rFonts w:ascii="Times New Roman" w:hAnsi="Times New Roman"/>
          </w:rPr>
          <w:t>d</w:t>
        </w:r>
        <w:r w:rsidR="004A6403">
          <w:rPr>
            <w:rFonts w:ascii="Times New Roman" w:hAnsi="Times New Roman"/>
          </w:rPr>
          <w:t xml:space="preserve"> </w:t>
        </w:r>
      </w:ins>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w:t>
      </w:r>
      <w:ins w:id="50" w:author="Adamack, Aaron" w:date="2018-12-31T16:51:00Z">
        <w:r w:rsidR="00F70E4C">
          <w:rPr>
            <w:rFonts w:ascii="Times New Roman" w:hAnsi="Times New Roman"/>
          </w:rPr>
          <w:t xml:space="preserve">area </w:t>
        </w:r>
      </w:ins>
      <w:r w:rsidR="00B80CB6">
        <w:rPr>
          <w:rFonts w:ascii="Times New Roman" w:hAnsi="Times New Roman"/>
        </w:rPr>
        <w:t xml:space="preserve">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xml:space="preserve">). Seasonally, capelin densities were low in Trinity Bay in January and May, and the maximum </w:t>
      </w:r>
      <w:r w:rsidR="003529C9">
        <w:rPr>
          <w:rStyle w:val="Hyperlink0"/>
          <w:rFonts w:eastAsia="Calibri"/>
        </w:rPr>
        <w:t>mean biomass</w:t>
      </w:r>
      <w:r>
        <w:rPr>
          <w:rStyle w:val="Hyperlink0"/>
          <w:rFonts w:eastAsia="Calibri"/>
        </w:rPr>
        <w:t xml:space="preserve"> of capelin wa</w:t>
      </w:r>
      <w:r w:rsidR="003529C9">
        <w:rPr>
          <w:rStyle w:val="Hyperlink0"/>
          <w:rFonts w:eastAsia="Calibri"/>
        </w:rPr>
        <w:t>s observed in June (13,700 kg in 2073 km</w:t>
      </w:r>
      <w:r w:rsidR="003529C9" w:rsidRPr="002C76A0">
        <w:rPr>
          <w:rStyle w:val="Hyperlink0"/>
          <w:rFonts w:eastAsia="Calibri"/>
          <w:vertAlign w:val="superscript"/>
        </w:rPr>
        <w:t>2</w:t>
      </w:r>
      <w:r w:rsidR="003529C9">
        <w:rPr>
          <w:rStyle w:val="Hyperlink0"/>
          <w:rFonts w:eastAsia="Calibri"/>
        </w:rPr>
        <w:t xml:space="preserve"> of surveyed inshore area or a mean density of 6.6 kg km</w:t>
      </w:r>
      <w:r w:rsidR="003529C9">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w:t>
      </w:r>
      <w:r>
        <w:rPr>
          <w:rStyle w:val="Hyperlink0"/>
          <w:rFonts w:eastAsia="Calibri"/>
        </w:rPr>
        <w:lastRenderedPageBreak/>
        <w:t>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9D41DC">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9D41DC">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4F0389E5"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A94F6D">
        <w:rPr>
          <w:rStyle w:val="Hyperlink0"/>
          <w:rFonts w:eastAsia="Calibri"/>
        </w:rPr>
        <w:t>spring</w:t>
      </w:r>
      <w:r w:rsidR="000E5F7F">
        <w:rPr>
          <w:rStyle w:val="Hyperlink0"/>
          <w:rFonts w:eastAsia="Calibri"/>
        </w:rPr>
        <w:t xml:space="preserve">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0.83, df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w:t>
      </w:r>
      <w:commentRangeStart w:id="51"/>
      <w:r w:rsidR="00A20384">
        <w:rPr>
          <w:rStyle w:val="Hyperlink0"/>
          <w:rFonts w:eastAsia="Calibri"/>
        </w:rPr>
        <w:t>3-</w:t>
      </w:r>
      <w:r w:rsidR="005620AE">
        <w:rPr>
          <w:rStyle w:val="Hyperlink0"/>
          <w:rFonts w:eastAsia="Calibri"/>
        </w:rPr>
        <w:t xml:space="preserve">6 Mt </w:t>
      </w:r>
      <w:commentRangeEnd w:id="51"/>
      <w:r w:rsidR="00F70E4C">
        <w:rPr>
          <w:rStyle w:val="CommentReference"/>
          <w:rFonts w:ascii="Times New Roman" w:eastAsia="Arial Unicode MS" w:hAnsi="Times New Roman" w:cs="Times New Roman"/>
          <w:color w:val="auto"/>
        </w:rPr>
        <w:commentReference w:id="51"/>
      </w:r>
      <w:r w:rsidR="005620AE">
        <w:rPr>
          <w:rStyle w:val="Hyperlink0"/>
          <w:rFonts w:eastAsia="Calibri"/>
        </w:rPr>
        <w:t>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commentRangeStart w:id="52"/>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w:t>
      </w:r>
      <w:commentRangeEnd w:id="52"/>
      <w:r w:rsidR="00F70E4C">
        <w:rPr>
          <w:rStyle w:val="CommentReference"/>
          <w:rFonts w:ascii="Times New Roman" w:eastAsia="Arial Unicode MS" w:hAnsi="Times New Roman" w:cs="Times New Roman"/>
          <w:color w:val="auto"/>
        </w:rPr>
        <w:commentReference w:id="52"/>
      </w:r>
      <w:r w:rsidR="00D03051">
        <w:rPr>
          <w:rStyle w:val="Hyperlink0"/>
          <w:rFonts w:eastAsia="Calibri"/>
        </w:rPr>
        <w:t xml:space="preserve">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w:t>
      </w:r>
      <w:r w:rsidR="003529C9">
        <w:rPr>
          <w:rStyle w:val="Hyperlink0"/>
          <w:rFonts w:eastAsia="Calibri"/>
        </w:rPr>
        <w:t>density</w:t>
      </w:r>
      <w:r w:rsidR="00D03051">
        <w:rPr>
          <w:rStyle w:val="Hyperlink0"/>
          <w:rFonts w:eastAsia="Calibri"/>
        </w:rPr>
        <w:t xml:space="preserve">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A47879">
        <w:rPr>
          <w:rStyle w:val="Hyperlink0"/>
          <w:rFonts w:eastAsia="Calibri"/>
        </w:rPr>
        <w:t xml:space="preserve">6.6 kg </w:t>
      </w:r>
      <w:r w:rsidR="00D03051">
        <w:rPr>
          <w:rStyle w:val="Hyperlink0"/>
          <w:rFonts w:eastAsia="Calibri"/>
        </w:rPr>
        <w:t>km</w:t>
      </w:r>
      <w:r w:rsidR="00D03051">
        <w:rPr>
          <w:rStyle w:val="None"/>
          <w:rFonts w:ascii="Times New Roman" w:hAnsi="Times New Roman"/>
          <w:vertAlign w:val="superscript"/>
        </w:rPr>
        <w:t>-2</w:t>
      </w:r>
      <w:r w:rsidR="002A2CB3">
        <w:rPr>
          <w:rStyle w:val="Hyperlink0"/>
          <w:rFonts w:eastAsia="Calibri"/>
        </w:rPr>
        <w:t xml:space="preserve"> in June </w:t>
      </w:r>
      <w:r w:rsidR="008B63B2">
        <w:rPr>
          <w:rStyle w:val="Hyperlink0"/>
          <w:rFonts w:eastAsia="Calibri"/>
        </w:rPr>
        <w:t xml:space="preserve">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532306">
        <w:rPr>
          <w:rStyle w:val="Hyperlink0"/>
          <w:rFonts w:eastAsia="Calibri"/>
        </w:rPr>
        <w:t xml:space="preserve">&lt; 1.0 </w:t>
      </w:r>
      <w:r w:rsidR="00D03051">
        <w:rPr>
          <w:rStyle w:val="Hyperlink0"/>
          <w:rFonts w:eastAsia="Calibri"/>
        </w:rPr>
        <w:t>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723B916A" w:rsidR="003450A8" w:rsidRDefault="00BD35A4" w:rsidP="00EF2F36">
      <w:pPr>
        <w:pStyle w:val="Style1"/>
        <w:rPr>
          <w:rStyle w:val="Hyperlink0"/>
          <w:rFonts w:eastAsia="Calibri"/>
        </w:rPr>
        <w:pPrChange w:id="53" w:author="Adamack, Aaron" w:date="2018-12-31T18:28:00Z">
          <w:pPr>
            <w:pStyle w:val="Style1"/>
          </w:pPr>
        </w:pPrChange>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was never detected by t</w:t>
      </w:r>
      <w:r w:rsidR="00674FD5">
        <w:rPr>
          <w:rStyle w:val="Hyperlink0"/>
          <w:rFonts w:eastAsia="Calibri"/>
        </w:rPr>
        <w:t xml:space="preserve">he </w:t>
      </w:r>
      <w:r w:rsidR="00A101EE">
        <w:rPr>
          <w:rStyle w:val="Hyperlink0"/>
          <w:rFonts w:eastAsia="Calibri"/>
        </w:rPr>
        <w:t xml:space="preserve">seasonal </w:t>
      </w:r>
      <w:r w:rsidR="00674FD5">
        <w:rPr>
          <w:rStyle w:val="Hyperlink0"/>
          <w:rFonts w:eastAsia="Calibri"/>
        </w:rPr>
        <w:t>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A9429A" w:rsidRDefault="00BD35A4" w:rsidP="00EF2F36">
      <w:pPr>
        <w:pStyle w:val="Style1"/>
        <w:ind w:firstLine="0"/>
        <w:rPr>
          <w:rStyle w:val="None"/>
          <w:rFonts w:ascii="Times New Roman" w:eastAsia="Times New Roman" w:hAnsi="Times New Roman" w:cs="Times New Roman"/>
          <w:bCs/>
          <w:i/>
        </w:rPr>
        <w:pPrChange w:id="54" w:author="Adamack, Aaron" w:date="2018-12-31T18:28:00Z">
          <w:pPr>
            <w:pStyle w:val="Style1"/>
            <w:ind w:firstLine="0"/>
          </w:pPr>
        </w:pPrChange>
      </w:pPr>
      <w:r w:rsidRPr="00A9429A">
        <w:rPr>
          <w:rStyle w:val="None"/>
          <w:rFonts w:ascii="Times New Roman" w:hAnsi="Times New Roman"/>
          <w:bCs/>
          <w:i/>
        </w:rPr>
        <w:t>Offshore capelin distribution: annual multi-species bottom-trawl surveys</w:t>
      </w:r>
    </w:p>
    <w:p w14:paraId="4EB38125" w14:textId="0175A508" w:rsidR="00794830" w:rsidRDefault="00A55346" w:rsidP="00EF2F36">
      <w:pPr>
        <w:pStyle w:val="Style1"/>
        <w:rPr>
          <w:rStyle w:val="Hyperlink0"/>
          <w:rFonts w:eastAsia="Calibri"/>
        </w:rPr>
        <w:pPrChange w:id="55" w:author="Adamack, Aaron" w:date="2018-12-31T18:28:00Z">
          <w:pPr>
            <w:pStyle w:val="Style1"/>
          </w:pPr>
        </w:pPrChange>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r>
        <w:rPr>
          <w:rStyle w:val="Hyperlink0"/>
          <w:rFonts w:eastAsia="Calibri"/>
        </w:rPr>
        <w:t>Woillez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w:t>
      </w:r>
      <w:r w:rsidR="002A30C7">
        <w:rPr>
          <w:rStyle w:val="Hyperlink0"/>
          <w:rFonts w:eastAsia="Calibri"/>
        </w:rPr>
        <w:t>s</w:t>
      </w:r>
      <w:r w:rsidR="002D6173">
        <w:rPr>
          <w:rStyle w:val="Hyperlink0"/>
          <w:rFonts w:eastAsia="Calibri"/>
        </w:rPr>
        <w:t>. 4</w:t>
      </w:r>
      <w:r w:rsidR="002A30C7">
        <w:rPr>
          <w:rStyle w:val="Hyperlink0"/>
          <w:rFonts w:eastAsia="Calibri"/>
        </w:rPr>
        <w:t xml:space="preserve">, </w:t>
      </w:r>
      <w:r w:rsidR="00215890">
        <w:rPr>
          <w:rStyle w:val="Hyperlink0"/>
          <w:rFonts w:eastAsia="Calibri"/>
        </w:rPr>
        <w:t>A1-A3</w:t>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minimal (Fig</w:t>
      </w:r>
      <w:r w:rsidR="00215890">
        <w:rPr>
          <w:rStyle w:val="Hyperlink0"/>
          <w:rFonts w:eastAsia="Calibri"/>
        </w:rPr>
        <w:t>s. A2, A3</w:t>
      </w:r>
      <w:r>
        <w:rPr>
          <w:rStyle w:val="Hyperlink0"/>
          <w:rFonts w:eastAsia="Calibri"/>
        </w:rPr>
        <w:t xml:space="preserve">).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the </w:t>
      </w:r>
      <w:r w:rsidR="007659B4">
        <w:rPr>
          <w:rStyle w:val="Hyperlink0"/>
          <w:rFonts w:eastAsia="Calibri"/>
        </w:rPr>
        <w:t xml:space="preserve">north-south </w:t>
      </w:r>
      <w:r w:rsidR="003C25F2">
        <w:rPr>
          <w:rStyle w:val="Hyperlink0"/>
          <w:rFonts w:eastAsia="Calibri"/>
        </w:rPr>
        <w:t xml:space="preserve">rather </w:t>
      </w:r>
      <w:r w:rsidR="00962FFC">
        <w:rPr>
          <w:rStyle w:val="Hyperlink0"/>
          <w:rFonts w:eastAsia="Calibri"/>
        </w:rPr>
        <w:t xml:space="preserve">than the east-west axis, with an exception of the 2000s when there was </w:t>
      </w:r>
      <w:r w:rsidR="003C25F2">
        <w:rPr>
          <w:rStyle w:val="Hyperlink0"/>
          <w:rFonts w:eastAsia="Calibri"/>
        </w:rPr>
        <w:t>an insho</w:t>
      </w:r>
      <w:r w:rsidR="00962FFC">
        <w:rPr>
          <w:rStyle w:val="Hyperlink0"/>
          <w:rFonts w:eastAsia="Calibri"/>
        </w:rPr>
        <w:t xml:space="preserve">re shift in the CG </w:t>
      </w:r>
      <w:r w:rsidR="003C25F2">
        <w:rPr>
          <w:rStyle w:val="Hyperlink0"/>
          <w:rFonts w:eastAsia="Calibri"/>
        </w:rPr>
        <w:t xml:space="preserve">(Fig. 4). In the 2010s, the CG </w:t>
      </w:r>
      <w:r w:rsidR="009B450E">
        <w:rPr>
          <w:rStyle w:val="Hyperlink0"/>
          <w:rFonts w:eastAsia="Calibri"/>
        </w:rPr>
        <w:t>was</w:t>
      </w:r>
      <w:r w:rsidR="003C25F2">
        <w:rPr>
          <w:rStyle w:val="Hyperlink0"/>
          <w:rFonts w:eastAsia="Calibri"/>
        </w:rPr>
        <w:t xml:space="preserve"> </w:t>
      </w:r>
      <w:r w:rsidR="00962FFC">
        <w:rPr>
          <w:rStyle w:val="Hyperlink0"/>
          <w:rFonts w:eastAsia="Calibri"/>
        </w:rPr>
        <w:t xml:space="preserve">again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04-2006, 2010, 2013). Instea</w:t>
      </w:r>
      <w:r w:rsidR="00215890">
        <w:rPr>
          <w:rStyle w:val="Hyperlink0"/>
          <w:rFonts w:eastAsia="Calibri"/>
        </w:rPr>
        <w:t>d, the CG was orient</w:t>
      </w:r>
      <w:r w:rsidR="00457C8D">
        <w:rPr>
          <w:rStyle w:val="Hyperlink0"/>
          <w:rFonts w:eastAsia="Calibri"/>
        </w:rPr>
        <w:t>ed toward</w:t>
      </w:r>
      <w:r w:rsidR="008256B3">
        <w:rPr>
          <w:rStyle w:val="Hyperlink0"/>
          <w:rFonts w:eastAsia="Calibri"/>
        </w:rPr>
        <w:t xml:space="preserve"> the inshore in the 2000s only </w:t>
      </w:r>
      <w:r w:rsidR="00D03051">
        <w:rPr>
          <w:rStyle w:val="Hyperlink0"/>
          <w:rFonts w:eastAsia="Calibri"/>
        </w:rPr>
        <w:t>(Fig. 4).</w:t>
      </w:r>
    </w:p>
    <w:p w14:paraId="576E3923" w14:textId="54C99F2D" w:rsidR="00794830" w:rsidRDefault="00BD35A4" w:rsidP="00EF2F36">
      <w:pPr>
        <w:pStyle w:val="Style1"/>
        <w:rPr>
          <w:rStyle w:val="Hyperlink0"/>
          <w:rFonts w:eastAsia="Calibri"/>
        </w:rPr>
        <w:pPrChange w:id="56" w:author="Adamack, Aaron" w:date="2018-12-31T18:28:00Z">
          <w:pPr>
            <w:pStyle w:val="Style1"/>
          </w:pPr>
        </w:pPrChange>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 xml:space="preserve">(Mowbray </w:t>
      </w:r>
      <w:r w:rsidR="00BA5A75">
        <w:rPr>
          <w:rStyle w:val="Hyperlink0"/>
          <w:rFonts w:eastAsia="Calibri"/>
        </w:rPr>
        <w:lastRenderedPageBreak/>
        <w:t>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r w:rsidR="00AA60B6">
        <w:rPr>
          <w:rStyle w:val="Hyperlink0"/>
          <w:rFonts w:eastAsia="Calibri"/>
        </w:rPr>
        <w:t xml:space="preserve">groundfish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McQuinn 2009). Due to the inherent biase</w:t>
      </w:r>
      <w:r w:rsidR="00C7011F">
        <w:rPr>
          <w:rStyle w:val="Hyperlink0"/>
          <w:rFonts w:eastAsia="Calibri"/>
        </w:rPr>
        <w:t xml:space="preserve">s in the FBTS data, we </w:t>
      </w:r>
      <w:r>
        <w:rPr>
          <w:rStyle w:val="Hyperlink0"/>
          <w:rFonts w:eastAsia="Calibri"/>
        </w:rPr>
        <w:t xml:space="preserve">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0259DAB3" w:rsidR="000A264C" w:rsidRPr="00786770" w:rsidRDefault="00BD35A4" w:rsidP="00EF2F36">
      <w:pPr>
        <w:pStyle w:val="Style1"/>
        <w:rPr>
          <w:rStyle w:val="Hyperlink0"/>
          <w:rFonts w:eastAsia="Calibri"/>
        </w:rPr>
        <w:pPrChange w:id="57" w:author="Adamack, Aaron" w:date="2018-12-31T18:28:00Z">
          <w:pPr>
            <w:pStyle w:val="Style1"/>
          </w:pPr>
        </w:pPrChange>
      </w:pPr>
      <w:r>
        <w:rPr>
          <w:rStyle w:val="Hyperlink0"/>
          <w:rFonts w:eastAsia="Calibri"/>
        </w:rPr>
        <w:t xml:space="preserve">In summary, capelin distribution moved </w:t>
      </w:r>
      <w:r w:rsidR="00740DF6">
        <w:rPr>
          <w:rStyle w:val="Hyperlink0"/>
          <w:rFonts w:eastAsia="Calibri"/>
        </w:rPr>
        <w:t xml:space="preserve">predominately </w:t>
      </w:r>
      <w:del w:id="58" w:author="Adamack, Aaron" w:date="2018-12-31T17:01:00Z">
        <w:r w:rsidDel="00C92670">
          <w:rPr>
            <w:rStyle w:val="Hyperlink0"/>
            <w:rFonts w:eastAsia="Calibri"/>
          </w:rPr>
          <w:delText xml:space="preserve">in </w:delText>
        </w:r>
      </w:del>
      <w:ins w:id="59" w:author="Adamack, Aaron" w:date="2018-12-31T17:01:00Z">
        <w:r w:rsidR="00C92670">
          <w:rPr>
            <w:rStyle w:val="Hyperlink0"/>
            <w:rFonts w:eastAsia="Calibri"/>
          </w:rPr>
          <w:t>along</w:t>
        </w:r>
        <w:r w:rsidR="00C92670">
          <w:rPr>
            <w:rStyle w:val="Hyperlink0"/>
            <w:rFonts w:eastAsia="Calibri"/>
          </w:rPr>
          <w:t xml:space="preserve"> </w:t>
        </w:r>
      </w:ins>
      <w:r>
        <w:rPr>
          <w:rStyle w:val="Hyperlink0"/>
          <w:rFonts w:eastAsia="Calibri"/>
        </w:rPr>
        <w:t>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inertia (i.e. spatial dispersion of the population around its center of gravity) and change</w:t>
      </w:r>
      <w:r w:rsidR="005950C1">
        <w:rPr>
          <w:rStyle w:val="Hyperlink0"/>
          <w:rFonts w:eastAsia="Calibri"/>
        </w:rPr>
        <w:t>s</w:t>
      </w:r>
      <w:r w:rsidR="00740DF6">
        <w:rPr>
          <w:rStyle w:val="Hyperlink0"/>
          <w:rFonts w:eastAsia="Calibri"/>
        </w:rPr>
        <w:t xml:space="preserv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rsidP="00EF2F36">
      <w:pPr>
        <w:pStyle w:val="Heading3"/>
        <w:spacing w:line="480" w:lineRule="auto"/>
        <w:rPr>
          <w:rStyle w:val="None"/>
          <w:rFonts w:ascii="Times New Roman" w:hAnsi="Times New Roman" w:cs="Times New Roman"/>
          <w:b w:val="0"/>
          <w:i/>
          <w:color w:val="000000"/>
          <w:sz w:val="24"/>
          <w:szCs w:val="24"/>
          <w:u w:color="000000"/>
        </w:rPr>
        <w:pPrChange w:id="60" w:author="Adamack, Aaron" w:date="2018-12-31T18:28:00Z">
          <w:pPr>
            <w:pStyle w:val="Heading3"/>
            <w:spacing w:line="480" w:lineRule="auto"/>
          </w:pPr>
        </w:pPrChange>
      </w:pPr>
      <w:r w:rsidRPr="001B1F3E">
        <w:rPr>
          <w:rStyle w:val="None"/>
          <w:rFonts w:ascii="Times New Roman" w:hAnsi="Times New Roman" w:cs="Times New Roman"/>
          <w:b w:val="0"/>
          <w:i/>
          <w:color w:val="000000"/>
          <w:sz w:val="24"/>
          <w:szCs w:val="24"/>
          <w:u w:color="000000"/>
        </w:rPr>
        <w:t>Residence time of capelin concentrations during offshore acoustic surveys in Div. 3L</w:t>
      </w:r>
    </w:p>
    <w:p w14:paraId="625CC076" w14:textId="6DECF400" w:rsidR="00794830" w:rsidRDefault="00BD35A4" w:rsidP="00EF2F36">
      <w:pPr>
        <w:pStyle w:val="Style1"/>
        <w:rPr>
          <w:rStyle w:val="Hyperlink0"/>
          <w:rFonts w:eastAsia="Calibri"/>
        </w:rPr>
        <w:pPrChange w:id="61" w:author="Adamack, Aaron" w:date="2018-12-31T18:28:00Z">
          <w:pPr>
            <w:pStyle w:val="Style1"/>
          </w:pPr>
        </w:pPrChange>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w:t>
      </w:r>
      <w:r>
        <w:rPr>
          <w:rStyle w:val="Hyperlink0"/>
          <w:rFonts w:eastAsia="Calibri"/>
        </w:rPr>
        <w:lastRenderedPageBreak/>
        <w:t xml:space="preserve">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16F3B353" w:rsidR="00794830" w:rsidRDefault="00BD35A4" w:rsidP="00EF2F36">
      <w:pPr>
        <w:pStyle w:val="Style1"/>
        <w:rPr>
          <w:rStyle w:val="Hyperlink0"/>
          <w:rFonts w:eastAsia="Calibri"/>
        </w:rPr>
        <w:pPrChange w:id="62" w:author="Adamack, Aaron" w:date="2018-12-31T18:28:00Z">
          <w:pPr>
            <w:pStyle w:val="Style1"/>
          </w:pPr>
        </w:pPrChange>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earlier maturation could alter the age structure of the stock with inter-annual variability in the proportion of age-2s starting their adult migration patterns and</w:t>
      </w:r>
      <w:r w:rsidR="00B50347">
        <w:rPr>
          <w:rStyle w:val="Hyperlink0"/>
          <w:rFonts w:eastAsia="Calibri"/>
        </w:rPr>
        <w:t>, therefore,</w:t>
      </w:r>
      <w:r w:rsidR="00DC6C78">
        <w:rPr>
          <w:rStyle w:val="Hyperlink0"/>
          <w:rFonts w:eastAsia="Calibri"/>
        </w:rPr>
        <w:t xml:space="preserve">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Mowbray 2014</w:t>
      </w:r>
      <w:r w:rsidR="00EC2522">
        <w:rPr>
          <w:rStyle w:val="Hyperlink0"/>
          <w:rFonts w:eastAsia="Calibri"/>
        </w:rPr>
        <w:fldChar w:fldCharType="end"/>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w:t>
      </w:r>
      <w:r w:rsidR="00EC2522">
        <w:rPr>
          <w:rStyle w:val="Hyperlink0"/>
          <w:rFonts w:eastAsia="Calibri"/>
        </w:rPr>
        <w:fldChar w:fldCharType="end"/>
      </w:r>
      <w:r w:rsidR="00DC6C78">
        <w:rPr>
          <w:rStyle w:val="Hyperlink0"/>
          <w:rFonts w:eastAsia="Calibri"/>
        </w:rPr>
        <w:t xml:space="preserve"> DFO 2018).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reviewed in </w:t>
      </w:r>
      <w:r w:rsidR="001A7950" w:rsidRPr="00215890">
        <w:rPr>
          <w:rStyle w:val="Hyperlink0"/>
          <w:rFonts w:eastAsia="Calibri"/>
        </w:rPr>
        <w:t>Gjøsæter 1998</w:t>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w:t>
      </w:r>
      <w:r w:rsidR="00B7427B">
        <w:rPr>
          <w:rStyle w:val="Hyperlink0"/>
          <w:rFonts w:eastAsia="Calibri"/>
        </w:rPr>
        <w:lastRenderedPageBreak/>
        <w:t xml:space="preserve">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313A110" w:rsidR="00794830" w:rsidRDefault="00BD35A4" w:rsidP="00EF2F36">
      <w:pPr>
        <w:pStyle w:val="Style1"/>
        <w:rPr>
          <w:rStyle w:val="Hyperlink0"/>
          <w:rFonts w:eastAsia="Calibri"/>
        </w:rPr>
        <w:pPrChange w:id="63" w:author="Adamack, Aaron" w:date="2018-12-31T18:28:00Z">
          <w:pPr>
            <w:pStyle w:val="Style1"/>
          </w:pPr>
        </w:pPrChange>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we would expect to see this change in population demographics reflected in both the inshore commercial catch</w:t>
      </w:r>
      <w:r w:rsidR="00107F33">
        <w:rPr>
          <w:rStyle w:val="Hyperlink0"/>
          <w:rFonts w:eastAsia="Calibri"/>
        </w:rPr>
        <w:t xml:space="preserve"> and the offshore acoustic survey</w:t>
      </w:r>
      <w:r>
        <w:rPr>
          <w:rStyle w:val="Hyperlink0"/>
          <w:rFonts w:eastAsia="Calibri"/>
        </w:rPr>
        <w:t xml:space="preserve">. </w:t>
      </w:r>
      <w:r w:rsidR="0097023F">
        <w:rPr>
          <w:rStyle w:val="Hyperlink0"/>
          <w:rFonts w:eastAsia="Calibri"/>
        </w:rPr>
        <w:t>Prior to 1991, mature age-2 capelin were</w:t>
      </w:r>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215890">
        <w:rPr>
          <w:rStyle w:val="Hyperlink0"/>
          <w:rFonts w:eastAsia="Calibri"/>
        </w:rPr>
        <w:t>(Fig. 5)</w:t>
      </w:r>
      <w:r w:rsidRPr="00215890">
        <w:rPr>
          <w:rStyle w:val="Hyperlink0"/>
          <w:rFonts w:eastAsia="Calibri"/>
        </w:rPr>
        <w:t>.</w:t>
      </w:r>
      <w:r>
        <w:rPr>
          <w:rStyle w:val="Hyperlink0"/>
          <w:rFonts w:eastAsia="Calibri"/>
        </w:rPr>
        <w:t xml:space="preserve"> Post-1991, the contribution of mature age-2 capelin increased to almost half of commercial inshore catches </w:t>
      </w:r>
      <w:r w:rsidR="00D10F6B" w:rsidRPr="00215890">
        <w:rPr>
          <w:rStyle w:val="Hyperlink0"/>
          <w:rFonts w:eastAsia="Calibri"/>
        </w:rPr>
        <w:t>(Fig. 5)</w:t>
      </w:r>
      <w:r w:rsidR="001F5BB3" w:rsidRPr="00215890">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rsidP="00EF2F36">
      <w:pPr>
        <w:pStyle w:val="Style1"/>
        <w:rPr>
          <w:rStyle w:val="Hyperlink0"/>
          <w:rFonts w:eastAsia="Calibri"/>
        </w:rPr>
        <w:pPrChange w:id="64" w:author="Adamack, Aaron" w:date="2018-12-31T18:28:00Z">
          <w:pPr>
            <w:pStyle w:val="Style1"/>
          </w:pPr>
        </w:pPrChange>
      </w:pPr>
      <w:r>
        <w:rPr>
          <w:rStyle w:val="Hyperlink0"/>
          <w:rFonts w:eastAsia="Calibri"/>
        </w:rPr>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90EB5" w:rsidRDefault="00BD35A4" w:rsidP="00EF2F36">
      <w:pPr>
        <w:pStyle w:val="Heading3"/>
        <w:spacing w:line="480" w:lineRule="auto"/>
        <w:rPr>
          <w:rStyle w:val="None"/>
          <w:rFonts w:ascii="Times New Roman" w:hAnsi="Times New Roman" w:cs="Times New Roman"/>
          <w:b w:val="0"/>
          <w:i/>
          <w:color w:val="000000"/>
          <w:sz w:val="24"/>
          <w:szCs w:val="24"/>
          <w:u w:color="000000"/>
        </w:rPr>
        <w:pPrChange w:id="65" w:author="Adamack, Aaron" w:date="2018-12-31T18:28:00Z">
          <w:pPr>
            <w:pStyle w:val="Heading3"/>
            <w:spacing w:line="480" w:lineRule="auto"/>
          </w:pPr>
        </w:pPrChange>
      </w:pPr>
      <w:r w:rsidRPr="00290EB5">
        <w:rPr>
          <w:rStyle w:val="None"/>
          <w:rFonts w:ascii="Times New Roman" w:hAnsi="Times New Roman" w:cs="Times New Roman"/>
          <w:b w:val="0"/>
          <w:i/>
          <w:color w:val="000000"/>
          <w:sz w:val="24"/>
          <w:szCs w:val="24"/>
          <w:u w:color="000000"/>
        </w:rPr>
        <w:t>Independent indices of inshore capelin abundance</w:t>
      </w:r>
    </w:p>
    <w:p w14:paraId="629E1B45" w14:textId="4216E74C" w:rsidR="00794830" w:rsidRDefault="008511B9" w:rsidP="00EF2F36">
      <w:pPr>
        <w:pStyle w:val="Style1"/>
        <w:rPr>
          <w:rStyle w:val="Hyperlink0"/>
          <w:rFonts w:eastAsia="Calibri"/>
        </w:rPr>
        <w:pPrChange w:id="66" w:author="Adamack, Aaron" w:date="2018-12-31T18:28:00Z">
          <w:pPr>
            <w:pStyle w:val="Style1"/>
          </w:pPr>
        </w:pPrChange>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The non-collapse hypothesis implied that 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 supportive of a stable stock. </w:t>
      </w:r>
      <w:r w:rsidR="00BD35A4">
        <w:rPr>
          <w:rStyle w:val="None"/>
          <w:rFonts w:ascii="Times New Roman" w:hAnsi="Times New Roman"/>
        </w:rPr>
        <w:t xml:space="preserve">The aerial survey was designed to estimate capelin spawning stock biomass based </w:t>
      </w:r>
      <w:r w:rsidR="00BD35A4">
        <w:rPr>
          <w:rStyle w:val="None"/>
          <w:rFonts w:ascii="Times New Roman" w:hAnsi="Times New Roman"/>
        </w:rPr>
        <w:lastRenderedPageBreak/>
        <w:t xml:space="preserve">on the area of capelin schools near spawning beaches in Div. 3L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of the eight years of aerial data post-1991 did not adequately cover peak spawning times (1991-93) and had 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0AD1616B" w:rsidR="00794830" w:rsidRDefault="0016439D" w:rsidP="00EF2F36">
      <w:pPr>
        <w:pStyle w:val="Style1"/>
        <w:rPr>
          <w:rStyle w:val="Hyperlink0"/>
          <w:rFonts w:eastAsia="Calibri"/>
        </w:rPr>
        <w:pPrChange w:id="67" w:author="Adamack, Aaron" w:date="2018-12-31T18:28:00Z">
          <w:pPr>
            <w:pStyle w:val="Style1"/>
          </w:pPr>
        </w:pPrChange>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 xml:space="preserve">/kg to reduce dumping of undersized capelin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amp; 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w:t>
      </w:r>
      <w:r w:rsidR="00BD35A4">
        <w:rPr>
          <w:rStyle w:val="None"/>
          <w:rFonts w:ascii="Times New Roman" w:hAnsi="Times New Roman"/>
        </w:rPr>
        <w:lastRenderedPageBreak/>
        <w:t xml:space="preserve">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rsidP="00EF2F36">
      <w:pPr>
        <w:pStyle w:val="Style1"/>
        <w:rPr>
          <w:rStyle w:val="Hyperlink0"/>
          <w:rFonts w:eastAsia="Calibri"/>
        </w:rPr>
        <w:pPrChange w:id="68" w:author="Adamack, Aaron" w:date="2018-12-31T18:28:00Z">
          <w:pPr>
            <w:pStyle w:val="Style1"/>
          </w:pPr>
        </w:pPrChange>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inshore indices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515400" w:rsidRDefault="00BD35A4" w:rsidP="00EF2F36">
      <w:pPr>
        <w:pStyle w:val="Heading3"/>
        <w:spacing w:line="480" w:lineRule="auto"/>
        <w:rPr>
          <w:rStyle w:val="None"/>
          <w:rFonts w:ascii="Times New Roman" w:hAnsi="Times New Roman" w:cs="Times New Roman"/>
          <w:b w:val="0"/>
          <w:i/>
          <w:color w:val="000000"/>
          <w:sz w:val="24"/>
          <w:szCs w:val="24"/>
          <w:u w:color="000000"/>
        </w:rPr>
        <w:pPrChange w:id="69" w:author="Adamack, Aaron" w:date="2018-12-31T18:28:00Z">
          <w:pPr>
            <w:pStyle w:val="Heading3"/>
            <w:spacing w:line="480" w:lineRule="auto"/>
          </w:pPr>
        </w:pPrChange>
      </w:pPr>
      <w:r w:rsidRPr="00515400">
        <w:rPr>
          <w:rStyle w:val="None"/>
          <w:rFonts w:ascii="Times New Roman" w:hAnsi="Times New Roman" w:cs="Times New Roman"/>
          <w:b w:val="0"/>
          <w:i/>
          <w:color w:val="000000"/>
          <w:sz w:val="24"/>
          <w:szCs w:val="24"/>
          <w:u w:color="000000"/>
        </w:rPr>
        <w:t>Inshore recruitment index</w:t>
      </w:r>
    </w:p>
    <w:p w14:paraId="4A8EF4AE" w14:textId="410BD521" w:rsidR="00794830" w:rsidRDefault="006E1021" w:rsidP="00EF2F36">
      <w:pPr>
        <w:pStyle w:val="Style1"/>
        <w:rPr>
          <w:rStyle w:val="Hyperlink0"/>
          <w:rFonts w:eastAsia="Calibri"/>
        </w:rPr>
        <w:pPrChange w:id="70" w:author="Adamack, Aaron" w:date="2018-12-31T18:28:00Z">
          <w:pPr>
            <w:pStyle w:val="Style1"/>
          </w:pPr>
        </w:pPrChange>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 xml:space="preserve">collected in the middle of the Bay </w:t>
      </w:r>
      <w:r w:rsidR="00BD35A4">
        <w:rPr>
          <w:rStyle w:val="None"/>
          <w:rFonts w:ascii="Times New Roman" w:hAnsi="Times New Roman"/>
        </w:rPr>
        <w:t>(</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see Nakashima &amp; Mowbray 2014 for more details)</w:t>
      </w:r>
      <w:r w:rsidR="00BD35A4">
        <w:rPr>
          <w:rStyle w:val="None"/>
          <w:rFonts w:ascii="Times New Roman" w:eastAsia="Times New Roman" w:hAnsi="Times New Roman" w:cs="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order to compare productivity of similar larval developmental stages</w:t>
      </w:r>
      <w:r w:rsidR="008B48BC">
        <w:rPr>
          <w:rStyle w:val="None"/>
          <w:rFonts w:ascii="Times New Roman" w:hAnsi="Times New Roman"/>
        </w:rPr>
        <w:t xml:space="preserve">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amp; Mowbray 201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43643E">
        <w:rPr>
          <w:rStyle w:val="None"/>
          <w:rFonts w:ascii="Times New Roman" w:hAnsi="Times New Roman"/>
        </w:rPr>
        <w:t>during the 1980s;</w:t>
      </w:r>
      <w:r w:rsidR="00BD35A4">
        <w:rPr>
          <w:rStyle w:val="None"/>
          <w:rFonts w:ascii="Times New Roman" w:hAnsi="Times New Roman"/>
        </w:rPr>
        <w:t xml:space="preserve"> </w:t>
      </w:r>
      <w:commentRangeStart w:id="71"/>
      <w:r w:rsidR="00BD35A4">
        <w:rPr>
          <w:rStyle w:val="None"/>
          <w:rFonts w:ascii="Times New Roman" w:hAnsi="Times New Roman"/>
        </w:rPr>
        <w:t>average late-larval density in Trinity Bay in September 2002-15 was 30.9 m</w:t>
      </w:r>
      <w:r w:rsidR="00BD35A4">
        <w:rPr>
          <w:rStyle w:val="None"/>
          <w:rFonts w:ascii="Times New Roman" w:hAnsi="Times New Roman"/>
          <w:vertAlign w:val="superscript"/>
          <w:lang w:val="it-IT"/>
        </w:rPr>
        <w:t xml:space="preserve">-2 </w:t>
      </w:r>
      <w:r w:rsidR="00A63260">
        <w:rPr>
          <w:rStyle w:val="None"/>
          <w:rFonts w:ascii="Times New Roman" w:hAnsi="Times New Roman"/>
        </w:rPr>
        <w:t>and</w:t>
      </w:r>
      <w:r w:rsidR="00BD35A4">
        <w:rPr>
          <w:rStyle w:val="None"/>
          <w:rFonts w:ascii="Times New Roman" w:hAnsi="Times New Roman"/>
        </w:rPr>
        <w:t xml:space="preserv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w:t>
      </w:r>
      <w:r w:rsidR="00247368" w:rsidRPr="00215890">
        <w:rPr>
          <w:rStyle w:val="None"/>
          <w:rFonts w:ascii="Times New Roman" w:hAnsi="Times New Roman"/>
        </w:rPr>
        <w:t>(Fig. 6)</w:t>
      </w:r>
      <w:r w:rsidR="00BD35A4">
        <w:rPr>
          <w:rStyle w:val="None"/>
          <w:rFonts w:ascii="Times New Roman" w:hAnsi="Times New Roman"/>
        </w:rPr>
        <w:t xml:space="preserve">. </w:t>
      </w:r>
      <w:commentRangeEnd w:id="71"/>
      <w:r w:rsidR="004B547B">
        <w:rPr>
          <w:rStyle w:val="CommentReference"/>
          <w:rFonts w:ascii="Times New Roman" w:eastAsia="Arial Unicode MS" w:hAnsi="Times New Roman" w:cs="Times New Roman"/>
          <w:color w:val="auto"/>
        </w:rPr>
        <w:commentReference w:id="71"/>
      </w:r>
      <w:r w:rsidR="00215890">
        <w:rPr>
          <w:rStyle w:val="None"/>
          <w:rFonts w:ascii="Times New Roman" w:hAnsi="Times New Roman"/>
        </w:rPr>
        <w:t>The</w:t>
      </w:r>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A63260">
        <w:rPr>
          <w:rStyle w:val="None"/>
          <w:rFonts w:ascii="Times New Roman" w:hAnsi="Times New Roman"/>
        </w:rPr>
        <w:t xml:space="preserve"> </w:t>
      </w:r>
      <w:r w:rsidR="00DE77F9">
        <w:rPr>
          <w:rStyle w:val="None"/>
          <w:rFonts w:ascii="Times New Roman" w:hAnsi="Times New Roman"/>
        </w:rPr>
        <w:t>is consistent with the capelin collapse hypothesis.</w:t>
      </w:r>
    </w:p>
    <w:p w14:paraId="0F1E51DE" w14:textId="44A43B85" w:rsidR="00A54308" w:rsidRDefault="00356266" w:rsidP="00EF2F36">
      <w:pPr>
        <w:pStyle w:val="Style1"/>
        <w:rPr>
          <w:rStyle w:val="Hyperlink0"/>
          <w:rFonts w:eastAsia="Calibri"/>
        </w:rPr>
        <w:pPrChange w:id="72" w:author="Adamack, Aaron" w:date="2018-12-31T18:28:00Z">
          <w:pPr>
            <w:pStyle w:val="Style1"/>
          </w:pPr>
        </w:pPrChange>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 xml:space="preserve">two </w:t>
      </w:r>
      <w:r w:rsidR="002F07AA">
        <w:rPr>
          <w:rStyle w:val="Hyperlink0"/>
          <w:rFonts w:eastAsia="Calibri"/>
        </w:rPr>
        <w:lastRenderedPageBreak/>
        <w:t>fishery-independent inshore and offshore indices</w:t>
      </w:r>
      <w:r w:rsidR="00BD35A4">
        <w:rPr>
          <w:rStyle w:val="Hyperlink0"/>
          <w:rFonts w:eastAsia="Calibri"/>
        </w:rPr>
        <w:t xml:space="preserve"> post-1991 supports previous research that identified early larval survival as an important driver of capelin recruitment </w:t>
      </w:r>
      <w:r w:rsidR="00BD35A4">
        <w:rPr>
          <w:rStyle w:val="Hyperlink0"/>
          <w:rFonts w:eastAsia="Calibri"/>
        </w:rPr>
        <w:fldChar w:fldCharType="begin"/>
      </w:r>
      <w:r w:rsidR="00BD35A4">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BD35A4">
        <w:rPr>
          <w:rStyle w:val="Hyperlink0"/>
          <w:rFonts w:eastAsia="Calibri"/>
        </w:rPr>
        <w:fldChar w:fldCharType="separate"/>
      </w:r>
      <w:r w:rsidR="00BD35A4">
        <w:rPr>
          <w:rStyle w:val="Hyperlink0"/>
          <w:rFonts w:eastAsia="Calibri"/>
        </w:rPr>
        <w:t>(Frank &amp; Leggett 1982, Leggett et al. 1984, Dalley et al. 2002)</w:t>
      </w:r>
      <w:r w:rsidR="00BD35A4">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EF2F36">
      <w:pPr>
        <w:pStyle w:val="Style1"/>
        <w:rPr>
          <w:rStyle w:val="Hyperlink0"/>
          <w:rFonts w:eastAsia="Calibri"/>
        </w:rPr>
        <w:pPrChange w:id="73" w:author="Adamack, Aaron" w:date="2018-12-31T18:28:00Z">
          <w:pPr>
            <w:pStyle w:val="Style1"/>
          </w:pPr>
        </w:pPrChange>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rsidP="00EF2F36">
      <w:pPr>
        <w:pStyle w:val="Heading3"/>
        <w:spacing w:line="480" w:lineRule="auto"/>
        <w:rPr>
          <w:rStyle w:val="None"/>
          <w:rFonts w:ascii="Times New Roman" w:hAnsi="Times New Roman" w:cs="Times New Roman"/>
          <w:b w:val="0"/>
          <w:i/>
          <w:color w:val="000000"/>
          <w:sz w:val="24"/>
          <w:szCs w:val="24"/>
          <w:u w:color="000000"/>
        </w:rPr>
        <w:pPrChange w:id="74" w:author="Adamack, Aaron" w:date="2018-12-31T18:28:00Z">
          <w:pPr>
            <w:pStyle w:val="Heading3"/>
            <w:spacing w:line="480" w:lineRule="auto"/>
          </w:pPr>
        </w:pPrChange>
      </w:pPr>
      <w:r w:rsidRPr="00877AF2">
        <w:rPr>
          <w:rStyle w:val="None"/>
          <w:rFonts w:ascii="Times New Roman" w:hAnsi="Times New Roman" w:cs="Times New Roman"/>
          <w:b w:val="0"/>
          <w:i/>
          <w:color w:val="000000"/>
          <w:sz w:val="24"/>
          <w:szCs w:val="24"/>
          <w:u w:color="000000"/>
        </w:rPr>
        <w:t>Ecosystem response</w:t>
      </w:r>
    </w:p>
    <w:p w14:paraId="17DCDFC0" w14:textId="77777777" w:rsidR="00794830" w:rsidRPr="00877AF2" w:rsidRDefault="00BD35A4" w:rsidP="00EF2F36">
      <w:pPr>
        <w:pStyle w:val="Heading3"/>
        <w:spacing w:line="480" w:lineRule="auto"/>
        <w:rPr>
          <w:rStyle w:val="None"/>
          <w:rFonts w:ascii="Times New Roman" w:hAnsi="Times New Roman" w:cs="Times New Roman"/>
          <w:b w:val="0"/>
          <w:i/>
          <w:color w:val="000000"/>
          <w:sz w:val="24"/>
          <w:szCs w:val="24"/>
          <w:u w:color="000000"/>
        </w:rPr>
        <w:pPrChange w:id="75" w:author="Adamack, Aaron" w:date="2018-12-31T18:28:00Z">
          <w:pPr>
            <w:pStyle w:val="Heading3"/>
            <w:spacing w:line="480" w:lineRule="auto"/>
          </w:pPr>
        </w:pPrChange>
      </w:pPr>
      <w:r w:rsidRPr="00877AF2">
        <w:rPr>
          <w:rStyle w:val="None"/>
          <w:rFonts w:ascii="Times New Roman" w:hAnsi="Times New Roman" w:cs="Times New Roman"/>
          <w:b w:val="0"/>
          <w:i/>
          <w:color w:val="000000"/>
          <w:sz w:val="24"/>
          <w:szCs w:val="24"/>
          <w:u w:color="000000"/>
        </w:rPr>
        <w:t>Temporal dynamics of cod weight-at-age and condition</w:t>
      </w:r>
    </w:p>
    <w:p w14:paraId="1725131D" w14:textId="0B9830DE" w:rsidR="00A73A78" w:rsidRDefault="00BD35A4" w:rsidP="00EF2F36">
      <w:pPr>
        <w:pStyle w:val="Style1"/>
        <w:rPr>
          <w:rStyle w:val="None"/>
          <w:rFonts w:ascii="Times New Roman" w:hAnsi="Times New Roman"/>
          <w:color w:val="151518"/>
          <w:u w:color="151518"/>
        </w:rPr>
        <w:pPrChange w:id="76" w:author="Adamack, Aaron" w:date="2018-12-31T18:28:00Z">
          <w:pPr>
            <w:pStyle w:val="Style1"/>
          </w:pPr>
        </w:pPrChange>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5168F3" w:rsidR="007A4C26" w:rsidRDefault="00CD5841" w:rsidP="00EF2F36">
      <w:pPr>
        <w:pStyle w:val="Style1"/>
        <w:rPr>
          <w:rStyle w:val="None"/>
          <w:rFonts w:ascii="Times New Roman" w:eastAsia="Times New Roman" w:hAnsi="Times New Roman" w:cs="Times New Roman"/>
          <w:color w:val="151518"/>
          <w:u w:color="151518"/>
        </w:rPr>
        <w:pPrChange w:id="77" w:author="Adamack, Aaron" w:date="2018-12-31T18:28:00Z">
          <w:pPr>
            <w:pStyle w:val="Style1"/>
          </w:pPr>
        </w:pPrChange>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xml:space="preserve">. 2J3K) and one in the southeast (Div. 3L, at the northern slope of the Grand </w:t>
      </w:r>
      <w:r w:rsidR="007A4C26">
        <w:rPr>
          <w:rStyle w:val="None"/>
          <w:rFonts w:ascii="Times New Roman" w:hAnsi="Times New Roman"/>
          <w:color w:val="151518"/>
          <w:u w:color="151518"/>
        </w:rPr>
        <w:lastRenderedPageBreak/>
        <w:t xml:space="preserve">Banks) to having only one in the southeast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Lilly &amp; Davis 1993, Miller 1994)</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w:t>
      </w:r>
      <w:commentRangeStart w:id="78"/>
      <w:r w:rsidR="007A4C26">
        <w:rPr>
          <w:rStyle w:val="None"/>
          <w:rFonts w:ascii="Times New Roman" w:hAnsi="Times New Roman"/>
          <w:color w:val="151518"/>
          <w:u w:color="151518"/>
        </w:rPr>
        <w:t xml:space="preserve">and the Scotian Shelf </w:t>
      </w:r>
      <w:commentRangeEnd w:id="78"/>
      <w:r w:rsidR="004B547B">
        <w:rPr>
          <w:rStyle w:val="CommentReference"/>
          <w:rFonts w:ascii="Times New Roman" w:eastAsia="Arial Unicode MS" w:hAnsi="Times New Roman" w:cs="Times New Roman"/>
          <w:color w:val="auto"/>
        </w:rPr>
        <w:commentReference w:id="78"/>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Bonavista Corridor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1D377785" w:rsidR="00775BC5" w:rsidRDefault="00775BC5" w:rsidP="00EF2F36">
      <w:pPr>
        <w:pStyle w:val="Style1"/>
        <w:rPr>
          <w:rStyle w:val="None"/>
          <w:rFonts w:ascii="Times New Roman" w:hAnsi="Times New Roman"/>
          <w:color w:val="151518"/>
          <w:u w:color="151518"/>
        </w:rPr>
        <w:pPrChange w:id="79" w:author="Adamack, Aaron" w:date="2018-12-31T18:28:00Z">
          <w:pPr>
            <w:pStyle w:val="Style1"/>
          </w:pPr>
        </w:pPrChange>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 xml:space="preserve">has been documented extensively in the scientific literature </w:t>
      </w:r>
      <w:commentRangeStart w:id="80"/>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commentRangeEnd w:id="80"/>
      <w:r w:rsidR="00FB5C41">
        <w:rPr>
          <w:rStyle w:val="CommentReference"/>
          <w:rFonts w:ascii="Times New Roman" w:eastAsia="Arial Unicode MS" w:hAnsi="Times New Roman" w:cs="Times New Roman"/>
          <w:color w:val="auto"/>
        </w:rPr>
        <w:commentReference w:id="80"/>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2J3KLNO (e.g., Lilly 2005, Koen-Alonso et al. 2013, Morgan et al. 2017). These units are characterized by distinct marine communities and food web systems (</w:t>
      </w:r>
      <w:commentRangeStart w:id="81"/>
      <w:r>
        <w:rPr>
          <w:rStyle w:val="None"/>
          <w:rFonts w:ascii="Times New Roman" w:hAnsi="Times New Roman"/>
          <w:color w:val="151518"/>
          <w:u w:color="151518"/>
        </w:rPr>
        <w:t>Pepin et al. 2014, Koen-Alonso et al. 2013, NAFO 2014</w:t>
      </w:r>
      <w:commentRangeEnd w:id="81"/>
      <w:r w:rsidR="00FB5C41">
        <w:rPr>
          <w:rStyle w:val="CommentReference"/>
          <w:rFonts w:ascii="Times New Roman" w:eastAsia="Arial Unicode MS" w:hAnsi="Times New Roman" w:cs="Times New Roman"/>
          <w:color w:val="auto"/>
        </w:rPr>
        <w:commentReference w:id="81"/>
      </w:r>
      <w:r>
        <w:rPr>
          <w:rStyle w:val="None"/>
          <w:rFonts w:ascii="Times New Roman" w:hAnsi="Times New Roman"/>
          <w:color w:val="151518"/>
          <w:u w:color="151518"/>
        </w:rPr>
        <w:t>).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rsidP="00EF2F36">
      <w:pPr>
        <w:pStyle w:val="Style1"/>
        <w:rPr>
          <w:rStyle w:val="None"/>
          <w:rFonts w:ascii="Times New Roman" w:eastAsia="Times New Roman" w:hAnsi="Times New Roman" w:cs="Times New Roman"/>
          <w:color w:val="151518"/>
          <w:u w:color="151518"/>
        </w:rPr>
        <w:pPrChange w:id="82" w:author="Adamack, Aaron" w:date="2018-12-31T18:28:00Z">
          <w:pPr>
            <w:pStyle w:val="Style1"/>
          </w:pPr>
        </w:pPrChange>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w:t>
      </w:r>
      <w:r w:rsidR="00961A23" w:rsidRPr="00961A23">
        <w:rPr>
          <w:rStyle w:val="None"/>
          <w:rFonts w:ascii="Times New Roman" w:hAnsi="Times New Roman"/>
          <w:color w:val="151518"/>
          <w:u w:color="151518"/>
        </w:rPr>
        <w:lastRenderedPageBreak/>
        <w:t xml:space="preserve">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877AF2" w:rsidRDefault="00BD35A4" w:rsidP="00EF2F36">
      <w:pPr>
        <w:pStyle w:val="Style1"/>
        <w:ind w:firstLine="0"/>
        <w:rPr>
          <w:rStyle w:val="None"/>
          <w:rFonts w:ascii="Times New Roman" w:eastAsia="Times New Roman" w:hAnsi="Times New Roman" w:cs="Times New Roman"/>
          <w:bCs/>
          <w:i/>
          <w:color w:val="151518"/>
          <w:u w:color="151518"/>
        </w:rPr>
        <w:pPrChange w:id="83" w:author="Adamack, Aaron" w:date="2018-12-31T18:28:00Z">
          <w:pPr>
            <w:pStyle w:val="Style1"/>
            <w:ind w:firstLine="0"/>
          </w:pPr>
        </w:pPrChange>
      </w:pPr>
      <w:r w:rsidRPr="00877AF2">
        <w:rPr>
          <w:rStyle w:val="None"/>
          <w:rFonts w:ascii="Times New Roman" w:hAnsi="Times New Roman"/>
          <w:bCs/>
          <w:i/>
        </w:rPr>
        <w:t>Harp seal population trends and diet</w:t>
      </w:r>
    </w:p>
    <w:p w14:paraId="549E0830" w14:textId="01D2A59C" w:rsidR="00794830" w:rsidRDefault="00DA716B" w:rsidP="00EF2F36">
      <w:pPr>
        <w:pStyle w:val="Style1"/>
        <w:rPr>
          <w:rStyle w:val="Hyperlink0"/>
          <w:rFonts w:eastAsia="Calibri"/>
        </w:rPr>
        <w:pPrChange w:id="84" w:author="Adamack, Aaron" w:date="2018-12-31T18:28:00Z">
          <w:pPr>
            <w:pStyle w:val="Style1"/>
          </w:pPr>
        </w:pPrChange>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r w:rsidR="002F4522">
        <w:rPr>
          <w:rStyle w:val="None"/>
          <w:rFonts w:ascii="Times New Roman" w:hAnsi="Times New Roman"/>
          <w:i/>
          <w:iCs/>
        </w:rPr>
        <w:t>Pagophilus groenlandicus</w:t>
      </w:r>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 </w:t>
      </w:r>
      <w:r w:rsidR="00BD35A4">
        <w:rPr>
          <w:rStyle w:val="Hyperlink0"/>
          <w:rFonts w:eastAsia="Calibri"/>
        </w:rPr>
        <w:fldChar w:fldCharType="begin"/>
      </w:r>
      <w:r w:rsidR="00BD35A4">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BD35A4">
        <w:rPr>
          <w:rStyle w:val="Hyperlink0"/>
          <w:rFonts w:eastAsia="Calibri"/>
        </w:rPr>
        <w:fldChar w:fldCharType="separate"/>
      </w:r>
      <w:r w:rsidR="00BD35A4">
        <w:rPr>
          <w:rStyle w:val="Hyperlink0"/>
          <w:rFonts w:eastAsia="Calibri"/>
        </w:rPr>
        <w:t>(Haug &amp; Nilssen 1995)</w:t>
      </w:r>
      <w:r w:rsidR="00BD35A4">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r w:rsidR="00BD35A4">
        <w:rPr>
          <w:rStyle w:val="None"/>
          <w:rFonts w:ascii="Times New Roman" w:hAnsi="Times New Roman"/>
          <w:i/>
          <w:iCs/>
        </w:rPr>
        <w:t>Boreogadus saida</w:t>
      </w:r>
      <w:r w:rsidR="00BD35A4">
        <w:rPr>
          <w:rStyle w:val="Hyperlink0"/>
          <w:rFonts w:eastAsia="Calibri"/>
        </w:rPr>
        <w:t xml:space="preserve">), were severely deplete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sidR="00BD35A4">
        <w:rPr>
          <w:rStyle w:val="Hyperlink0"/>
          <w:rFonts w:eastAsia="Calibri"/>
        </w:rPr>
        <w:fldChar w:fldCharType="separate"/>
      </w:r>
      <w:r w:rsidR="00BD35A4">
        <w:rPr>
          <w:rStyle w:val="Hyperlink0"/>
          <w:rFonts w:eastAsia="Calibri"/>
        </w:rPr>
        <w:t>(Hamre 1994, Hop &amp; Gjøsæter 2013)</w:t>
      </w:r>
      <w:r w:rsidR="00BD35A4">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BD35A4">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BD35A4">
        <w:rPr>
          <w:rStyle w:val="Hyperlink0"/>
          <w:rFonts w:eastAsia="Calibri"/>
        </w:rPr>
        <w:t>(Atlantic herring and Arctic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w:t>
      </w:r>
      <w:commentRangeStart w:id="85"/>
      <w:r w:rsidR="00961A23" w:rsidRPr="00961A23">
        <w:rPr>
          <w:rStyle w:val="Hyperlink0"/>
          <w:rFonts w:eastAsia="Calibri"/>
        </w:rPr>
        <w:t>Lilly et al. 1994, Bourne et al. 2015, DFO 2017</w:t>
      </w:r>
      <w:commentRangeEnd w:id="85"/>
      <w:r w:rsidR="00EF2F36">
        <w:rPr>
          <w:rStyle w:val="CommentReference"/>
          <w:rFonts w:ascii="Times New Roman" w:eastAsia="Arial Unicode MS" w:hAnsi="Times New Roman" w:cs="Times New Roman"/>
          <w:color w:val="auto"/>
        </w:rPr>
        <w:commentReference w:id="85"/>
      </w:r>
      <w:r w:rsidR="00961A23" w:rsidRPr="00961A23">
        <w:rPr>
          <w:rStyle w:val="Hyperlink0"/>
          <w:rFonts w:eastAsia="Calibri"/>
        </w:rPr>
        <w:t>),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44FF4B91" w:rsidR="00794830" w:rsidRDefault="00BD35A4" w:rsidP="00EF2F36">
      <w:pPr>
        <w:pStyle w:val="Style1"/>
        <w:rPr>
          <w:rStyle w:val="Hyperlink0"/>
          <w:rFonts w:eastAsia="Calibri"/>
        </w:rPr>
        <w:pPrChange w:id="86" w:author="Adamack, Aaron" w:date="2018-12-31T18:28:00Z">
          <w:pPr>
            <w:pStyle w:val="Style1"/>
          </w:pPr>
        </w:pPrChange>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w:t>
      </w:r>
      <w:r>
        <w:rPr>
          <w:rStyle w:val="None"/>
          <w:rFonts w:ascii="Times New Roman" w:hAnsi="Times New Roman"/>
        </w:rPr>
        <w:lastRenderedPageBreak/>
        <w:t xml:space="preserve">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rsidP="00EF2F36">
      <w:pPr>
        <w:pStyle w:val="Style1"/>
        <w:rPr>
          <w:rStyle w:val="Hyperlink0"/>
          <w:rFonts w:eastAsia="Calibri"/>
        </w:rPr>
        <w:pPrChange w:id="87" w:author="Adamack, Aaron" w:date="2018-12-31T18:28:00Z">
          <w:pPr>
            <w:pStyle w:val="Style1"/>
          </w:pPr>
        </w:pPrChange>
      </w:pPr>
      <w:r>
        <w:rPr>
          <w:rStyle w:val="Hyperlink0"/>
          <w:rFonts w:eastAsia="Calibri"/>
        </w:rPr>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DB7634" w:rsidRDefault="00BD35A4" w:rsidP="00EF2F36">
      <w:pPr>
        <w:pStyle w:val="Heading3"/>
        <w:spacing w:line="480" w:lineRule="auto"/>
        <w:rPr>
          <w:rStyle w:val="None"/>
          <w:rFonts w:ascii="Times New Roman" w:hAnsi="Times New Roman" w:cs="Times New Roman"/>
          <w:b w:val="0"/>
          <w:i/>
          <w:color w:val="000000"/>
          <w:sz w:val="24"/>
          <w:szCs w:val="24"/>
          <w:u w:color="000000"/>
        </w:rPr>
        <w:pPrChange w:id="88" w:author="Adamack, Aaron" w:date="2018-12-31T18:28:00Z">
          <w:pPr>
            <w:pStyle w:val="Heading3"/>
            <w:spacing w:line="480" w:lineRule="auto"/>
          </w:pPr>
        </w:pPrChange>
      </w:pPr>
      <w:r w:rsidRPr="00DB7634">
        <w:rPr>
          <w:rStyle w:val="None"/>
          <w:rFonts w:ascii="Times New Roman" w:hAnsi="Times New Roman" w:cs="Times New Roman"/>
          <w:b w:val="0"/>
          <w:i/>
          <w:color w:val="000000"/>
          <w:sz w:val="24"/>
          <w:szCs w:val="24"/>
          <w:u w:color="000000"/>
        </w:rPr>
        <w:t>Seabird population trends and diets</w:t>
      </w:r>
    </w:p>
    <w:p w14:paraId="1A7485BE" w14:textId="6D7E2D46" w:rsidR="00544637" w:rsidRDefault="00BD35A4" w:rsidP="00EF2F36">
      <w:pPr>
        <w:pStyle w:val="Style1"/>
        <w:rPr>
          <w:rStyle w:val="None"/>
          <w:rFonts w:ascii="Times New Roman" w:hAnsi="Times New Roman"/>
          <w:color w:val="1B1C20"/>
          <w:u w:color="1B1C20"/>
        </w:rPr>
        <w:pPrChange w:id="89" w:author="Adamack, Aaron" w:date="2018-12-31T18:28:00Z">
          <w:pPr>
            <w:pStyle w:val="Style1"/>
          </w:pPr>
        </w:pPrChange>
      </w:pPr>
      <w:r>
        <w:rPr>
          <w:rStyle w:val="None"/>
          <w:rFonts w:ascii="Times New Roman" w:hAnsi="Times New Roman"/>
          <w:color w:val="1B1C20"/>
          <w:u w:color="1B1C20"/>
        </w:rPr>
        <w:t>Populations of common murres (</w:t>
      </w:r>
      <w:r>
        <w:rPr>
          <w:rStyle w:val="None"/>
          <w:rFonts w:ascii="Times New Roman" w:hAnsi="Times New Roman"/>
          <w:i/>
          <w:iCs/>
          <w:color w:val="1B1C20"/>
          <w:u w:color="1B1C20"/>
        </w:rPr>
        <w:t>Uria aalge</w:t>
      </w:r>
      <w:r>
        <w:rPr>
          <w:rStyle w:val="None"/>
          <w:rFonts w:ascii="Times New Roman" w:hAnsi="Times New Roman"/>
          <w:color w:val="1B1C20"/>
          <w:u w:color="1B1C20"/>
        </w:rPr>
        <w:t xml:space="preserve">), </w:t>
      </w:r>
      <w:r>
        <w:rPr>
          <w:rStyle w:val="None"/>
          <w:rFonts w:ascii="Times New Roman" w:hAnsi="Times New Roman"/>
          <w:u w:color="151518"/>
        </w:rPr>
        <w:t>Atlantic puffins (</w:t>
      </w:r>
      <w:r>
        <w:rPr>
          <w:rStyle w:val="None"/>
          <w:rFonts w:ascii="Times New Roman" w:hAnsi="Times New Roman"/>
          <w:i/>
          <w:iCs/>
          <w:u w:color="151518"/>
        </w:rPr>
        <w:t>Fratercula arctica</w:t>
      </w:r>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commentRangeStart w:id="90"/>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t>
      </w:r>
      <w:r w:rsidR="0072366E">
        <w:rPr>
          <w:rStyle w:val="None"/>
          <w:rFonts w:ascii="Times New Roman" w:hAnsi="Times New Roman"/>
          <w:u w:color="151518"/>
        </w:rPr>
        <w:t xml:space="preserve">e.g., </w:t>
      </w:r>
      <w:r>
        <w:rPr>
          <w:rStyle w:val="None"/>
          <w:rFonts w:ascii="Times New Roman" w:hAnsi="Times New Roman"/>
          <w:u w:color="151518"/>
        </w:rPr>
        <w:t>Chardine et al. 2003</w:t>
      </w:r>
      <w:r w:rsidR="0072366E">
        <w:rPr>
          <w:rStyle w:val="None"/>
          <w:rFonts w:ascii="Times New Roman" w:hAnsi="Times New Roman"/>
          <w:u w:color="151518"/>
        </w:rPr>
        <w:t xml:space="preserve">, </w:t>
      </w:r>
      <w:r w:rsidR="0051270F">
        <w:rPr>
          <w:rStyle w:val="None"/>
          <w:rFonts w:ascii="Times New Roman" w:hAnsi="Times New Roman"/>
          <w:u w:color="151518"/>
        </w:rPr>
        <w:t>2013, Wilhelm et al. 2015</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commentRangeEnd w:id="90"/>
      <w:r w:rsidR="00EF2F36">
        <w:rPr>
          <w:rStyle w:val="CommentReference"/>
          <w:rFonts w:ascii="Times New Roman" w:eastAsia="Arial Unicode MS" w:hAnsi="Times New Roman" w:cs="Times New Roman"/>
          <w:color w:val="auto"/>
        </w:rPr>
        <w:commentReference w:id="90"/>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r w:rsidR="00337E65">
        <w:rPr>
          <w:rStyle w:val="None"/>
          <w:rFonts w:ascii="Times New Roman" w:hAnsi="Times New Roman"/>
          <w:color w:val="1B1C20"/>
          <w:u w:color="1B1C20"/>
        </w:rPr>
        <w:t>appear to be</w:t>
      </w:r>
      <w:r>
        <w:rPr>
          <w:rStyle w:val="None"/>
          <w:rFonts w:ascii="Times New Roman" w:hAnsi="Times New Roman"/>
          <w:color w:val="1B1C20"/>
          <w:u w:color="1B1C20"/>
        </w:rPr>
        <w:t xml:space="preserve"> 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5B71403B" w:rsidR="000423EA" w:rsidRPr="00AD2243" w:rsidRDefault="000423EA" w:rsidP="000423EA">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lastRenderedPageBreak/>
        <w:t xml:space="preserve">Fish stocks in general and pelagic stocks in particular contract their geographic range during periods of rapid population decline (Winters &amp; Wheeler 1985, </w:t>
      </w:r>
      <w:commentRangeStart w:id="91"/>
      <w:r w:rsidRPr="003B23E0">
        <w:rPr>
          <w:rStyle w:val="None"/>
          <w:rFonts w:ascii="Times New Roman" w:hAnsi="Times New Roman"/>
          <w:u w:color="151518"/>
        </w:rPr>
        <w:t>Worm &amp; Tettensor 2011, Burgess et al. 2017</w:t>
      </w:r>
      <w:commentRangeEnd w:id="91"/>
      <w:r w:rsidR="00EF2F36">
        <w:rPr>
          <w:rStyle w:val="CommentReference"/>
          <w:rFonts w:ascii="Times New Roman" w:eastAsia="Arial Unicode MS" w:hAnsi="Times New Roman" w:cs="Times New Roman"/>
          <w:color w:val="auto"/>
        </w:rPr>
        <w:commentReference w:id="91"/>
      </w:r>
      <w:r w:rsidRPr="003B23E0">
        <w:rPr>
          <w:rStyle w:val="None"/>
          <w:rFonts w:ascii="Times New Roman" w:hAnsi="Times New Roman"/>
          <w:u w:color="151518"/>
        </w:rPr>
        <w:t>). This pattern has been described for several finfish and shellfish populations (Prince et al. 2008, Wilberg et al. 2009), including Atlantic cod (Rose &amp; Kulka 1999) and Northwest Atlantic herring stocks (Winters &amp; Wheeler 1985). Capelin’s center of distribution moved southward during the early 1990s, i.e. closer to the vicinity of seabird colonies along Newfoundland’s northeast coast</w:t>
      </w:r>
      <w:r w:rsidR="00E974B5">
        <w:rPr>
          <w:rStyle w:val="None"/>
          <w:rFonts w:ascii="Times New Roman" w:hAnsi="Times New Roman"/>
          <w:u w:color="151518"/>
        </w:rPr>
        <w:t xml:space="preserve"> (Fig. 4)</w:t>
      </w:r>
      <w:r w:rsidRPr="003B23E0">
        <w:rPr>
          <w:rStyle w:val="None"/>
          <w:rFonts w:ascii="Times New Roman" w:hAnsi="Times New Roman"/>
          <w:u w:color="151518"/>
        </w:rPr>
        <w:t xml:space="preserve">. </w:t>
      </w:r>
      <w:r>
        <w:rPr>
          <w:rStyle w:val="None"/>
          <w:rFonts w:ascii="Times New Roman" w:hAnsi="Times New Roman"/>
          <w:u w:color="151518"/>
        </w:rPr>
        <w:t>Throughout the 1990s, common murres on Funk Island almost exclusively fed capelin to their chicks during the breeding season (Davoren and Montevecchi 2003)</w:t>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murre’s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72423EDF" w:rsidR="0071625C" w:rsidRDefault="00BD35A4" w:rsidP="00C70D9C">
      <w:pPr>
        <w:pStyle w:val="Style1"/>
        <w:rPr>
          <w:rStyle w:val="None"/>
          <w:rFonts w:ascii="Times New Roman" w:hAnsi="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 xml:space="preserve">(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r w:rsidR="00FD2F5E">
        <w:rPr>
          <w:rStyle w:val="None"/>
          <w:rFonts w:ascii="Times New Roman" w:hAnsi="Times New Roman"/>
          <w:u w:color="151518"/>
        </w:rPr>
        <w:t>, Bennett et al. 2013</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r>
        <w:rPr>
          <w:rStyle w:val="None"/>
          <w:rFonts w:ascii="Times New Roman" w:hAnsi="Times New Roman"/>
          <w:i/>
          <w:iCs/>
          <w:u w:color="151518"/>
        </w:rPr>
        <w:t>Scomber scombrus</w:t>
      </w:r>
      <w:r>
        <w:rPr>
          <w:rStyle w:val="None"/>
          <w:rFonts w:ascii="Times New Roman" w:hAnsi="Times New Roman"/>
          <w:u w:color="151518"/>
        </w:rPr>
        <w:t xml:space="preserve">, Atlantic saury </w:t>
      </w:r>
      <w:r>
        <w:rPr>
          <w:rStyle w:val="None"/>
          <w:rFonts w:ascii="Times New Roman" w:hAnsi="Times New Roman"/>
          <w:i/>
          <w:iCs/>
          <w:shd w:val="clear" w:color="auto" w:fill="FFFFFF"/>
        </w:rPr>
        <w:t>Scomberesox saurus</w:t>
      </w:r>
      <w:r>
        <w:rPr>
          <w:rStyle w:val="None"/>
          <w:rFonts w:ascii="Times New Roman" w:hAnsi="Times New Roman"/>
          <w:u w:color="151518"/>
        </w:rPr>
        <w:t xml:space="preserve"> and short-finned squid </w:t>
      </w:r>
      <w:r>
        <w:rPr>
          <w:rStyle w:val="None"/>
          <w:rFonts w:ascii="Times New Roman" w:hAnsi="Times New Roman"/>
          <w:i/>
          <w:iCs/>
          <w:u w:color="151518"/>
        </w:rPr>
        <w:t xml:space="preserve">Illex </w:t>
      </w:r>
      <w:r>
        <w:rPr>
          <w:rStyle w:val="None"/>
          <w:rFonts w:ascii="Times New Roman" w:hAnsi="Times New Roman"/>
          <w:i/>
          <w:iCs/>
          <w:shd w:val="clear" w:color="auto" w:fill="FFFFFF"/>
        </w:rPr>
        <w:t>illecebrosus</w:t>
      </w:r>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Pr>
          <w:rStyle w:val="None"/>
          <w:rFonts w:ascii="Times New Roman" w:hAnsi="Times New Roman"/>
          <w:u w:color="151518"/>
        </w:rPr>
        <w:t xml:space="preserv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 xml:space="preserve">percentage of capelin in the gannets’ prey </w:t>
      </w:r>
      <w:r w:rsidR="00FD2F5E" w:rsidRPr="00FD2F5E">
        <w:rPr>
          <w:rStyle w:val="None"/>
          <w:rFonts w:ascii="Times New Roman" w:hAnsi="Times New Roman"/>
          <w:u w:color="151518"/>
        </w:rPr>
        <w:lastRenderedPageBreak/>
        <w:t>landings f</w:t>
      </w:r>
      <w:r w:rsidR="0071625C">
        <w:rPr>
          <w:rStyle w:val="None"/>
          <w:rFonts w:ascii="Times New Roman" w:hAnsi="Times New Roman"/>
          <w:u w:color="151518"/>
        </w:rPr>
        <w:t xml:space="preserve">ell to 13% and 2% </w:t>
      </w:r>
      <w:r w:rsidR="00FD2F5E" w:rsidRPr="00FD2F5E">
        <w:rPr>
          <w:rStyle w:val="None"/>
          <w:rFonts w:ascii="Times New Roman" w:hAnsi="Times New Roman"/>
          <w:u w:color="151518"/>
        </w:rPr>
        <w:t xml:space="preserve">(Montevecchi 2007). </w:t>
      </w:r>
      <w:r w:rsidR="0071625C" w:rsidRPr="0071625C">
        <w:rPr>
          <w:rStyle w:val="None"/>
          <w:rFonts w:ascii="Times New Roman" w:hAnsi="Times New Roman"/>
          <w:u w:color="151518"/>
        </w:rPr>
        <w:t>In addition, the lack of capelin in seabird diets during the 1990s in Labrador (Bryant &amp; Jones 1999, Baillie &amp; Jones 2004) is inconsistent wi</w:t>
      </w:r>
      <w:r w:rsidR="00492AFA">
        <w:rPr>
          <w:rStyle w:val="None"/>
          <w:rFonts w:ascii="Times New Roman" w:hAnsi="Times New Roman"/>
          <w:u w:color="151518"/>
        </w:rPr>
        <w:t>th the non-collapse hypothesis.</w:t>
      </w:r>
    </w:p>
    <w:p w14:paraId="205E3955" w14:textId="3AF3F5D3"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Increases in seabird populations post-1991 were related to factors unrelated to availability of capelin as prey. For example, t</w:t>
      </w:r>
      <w:r w:rsidR="00C70D9C">
        <w:rPr>
          <w:rStyle w:val="None"/>
          <w:rFonts w:ascii="Times New Roman" w:hAnsi="Times New Roman"/>
          <w:u w:color="151518"/>
        </w:rPr>
        <w:t xml:space="preserve">he population increase of common murres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Salmo salar</w:t>
      </w:r>
      <w:r w:rsidR="00C70D9C">
        <w:rPr>
          <w:rStyle w:val="None"/>
          <w:rFonts w:ascii="Times New Roman" w:hAnsi="Times New Roman"/>
          <w:u w:color="151518"/>
        </w:rPr>
        <w:t>) and Atlantic cod gillnet fisheries</w:t>
      </w:r>
      <w:r w:rsidR="006C7C65">
        <w:rPr>
          <w:rStyle w:val="None"/>
          <w:rFonts w:ascii="Times New Roman" w:hAnsi="Times New Roman"/>
          <w:u w:color="151518"/>
        </w:rPr>
        <w:t xml:space="preserve"> (Regular et al. 2013)</w:t>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murr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C70D9C">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C70D9C">
        <w:rPr>
          <w:rStyle w:val="None"/>
          <w:rFonts w:ascii="Times New Roman" w:hAnsi="Times New Roman"/>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4478DC25"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information does not provide support for either hypothesis, but </w:t>
      </w:r>
      <w:r w:rsidR="008D68E5">
        <w:rPr>
          <w:rStyle w:val="None"/>
          <w:rFonts w:ascii="Times New Roman" w:hAnsi="Times New Roman"/>
          <w:u w:color="151518"/>
        </w:rPr>
        <w:t>seabird diet did reflect the late inshore arrival of capelin post-1991 (</w:t>
      </w:r>
      <w:r w:rsidR="008D68E5">
        <w:rPr>
          <w:rStyle w:val="Hyperlink0"/>
          <w:rFonts w:eastAsia="Calibri"/>
        </w:rPr>
        <w:t xml:space="preserve">Davoren &amp; Montevecchi 2003, Gulka et al. 2017)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prey</w:t>
      </w:r>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 xml:space="preserve">Zooplankton response: </w:t>
      </w:r>
      <w:r w:rsidRPr="00DB7634">
        <w:rPr>
          <w:rStyle w:val="None"/>
          <w:rFonts w:ascii="Times New Roman" w:hAnsi="Times New Roman" w:cs="Times New Roman"/>
          <w:b w:val="0"/>
          <w:i/>
          <w:iCs/>
          <w:color w:val="000000"/>
          <w:sz w:val="24"/>
          <w:szCs w:val="24"/>
          <w:u w:color="000000"/>
        </w:rPr>
        <w:t>Calanus finmarchicus</w:t>
      </w:r>
      <w:r w:rsidRPr="00DB7634">
        <w:rPr>
          <w:rStyle w:val="None"/>
          <w:rFonts w:ascii="Times New Roman" w:hAnsi="Times New Roman" w:cs="Times New Roman"/>
          <w:b w:val="0"/>
          <w:i/>
          <w:color w:val="000000"/>
          <w:sz w:val="24"/>
          <w:szCs w:val="24"/>
          <w:u w:color="000000"/>
        </w:rPr>
        <w:t xml:space="preserve"> abundance</w:t>
      </w:r>
    </w:p>
    <w:p w14:paraId="27DC5D6E" w14:textId="13F1B641" w:rsidR="00EB73A4"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Calanus finmarchicus</w:t>
      </w:r>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e.g., </w:t>
      </w:r>
      <w:r w:rsidR="003363DE" w:rsidRPr="00337E65">
        <w:rPr>
          <w:rStyle w:val="Hyperlink0"/>
          <w:rFonts w:eastAsia="Calibri"/>
        </w:rPr>
        <w:t>Gjøsæter et al. 2002</w:t>
      </w:r>
      <w:r w:rsidR="003363DE">
        <w:rPr>
          <w:rStyle w:val="Hyperlink0"/>
          <w:rFonts w:eastAsia="Calibri"/>
        </w:rPr>
        <w:t>)</w:t>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r w:rsidR="00337E65">
        <w:rPr>
          <w:rStyle w:val="Hyperlink0"/>
          <w:rFonts w:eastAsia="Calibri"/>
        </w:rPr>
        <w:t xml:space="preserve"> (Fisheries and </w:t>
      </w:r>
      <w:r w:rsidR="00337E65">
        <w:rPr>
          <w:rStyle w:val="Hyperlink0"/>
          <w:rFonts w:eastAsia="Calibri"/>
        </w:rPr>
        <w:lastRenderedPageBreak/>
        <w:t>Oceans Canada’s Atlantic Zonal Monitoring Program</w:t>
      </w:r>
      <w:del w:id="92" w:author="Adamack, Aaron" w:date="2018-12-31T18:32:00Z">
        <w:r w:rsidR="00337E65" w:rsidDel="00A54EC8">
          <w:rPr>
            <w:rStyle w:val="Hyperlink0"/>
            <w:rFonts w:eastAsia="Calibri"/>
          </w:rPr>
          <w:delText>me</w:delText>
        </w:r>
      </w:del>
      <w:r w:rsidR="00337E65">
        <w:rPr>
          <w:rStyle w:val="Hyperlink0"/>
          <w:rFonts w:eastAsia="Calibri"/>
        </w:rPr>
        <w:t>). The Continuous Plankton R</w:t>
      </w:r>
      <w:r>
        <w:rPr>
          <w:rStyle w:val="Hyperlink0"/>
          <w:rFonts w:eastAsia="Calibri"/>
        </w:rPr>
        <w:t>ecorder (CPR) data</w:t>
      </w:r>
      <w:r w:rsidR="00337E65">
        <w:rPr>
          <w:rStyle w:val="Hyperlink0"/>
          <w:rFonts w:eastAsia="Calibri"/>
        </w:rPr>
        <w:t>set</w:t>
      </w:r>
      <w:r>
        <w:rPr>
          <w:rStyle w:val="Hyperlink0"/>
          <w:rFonts w:eastAsia="Calibri"/>
        </w:rPr>
        <w:t xml:space="preserve"> w</w:t>
      </w:r>
      <w:r w:rsidR="00337E65">
        <w:rPr>
          <w:rStyle w:val="Hyperlink0"/>
          <w:rFonts w:eastAsia="Calibri"/>
        </w:rPr>
        <w:t>as</w:t>
      </w:r>
      <w:r>
        <w:rPr>
          <w:rStyle w:val="Hyperlink0"/>
          <w:rFonts w:eastAsia="Calibri"/>
        </w:rPr>
        <w:t xml:space="preserve"> used to </w:t>
      </w:r>
      <w:r w:rsidR="00DE1F83">
        <w:rPr>
          <w:rStyle w:val="Hyperlink0"/>
          <w:rFonts w:eastAsia="Calibri"/>
        </w:rPr>
        <w:t>test the non-collapse hypothesis</w:t>
      </w:r>
      <w:r w:rsidR="00337E65">
        <w:rPr>
          <w:rStyle w:val="Hyperlink0"/>
          <w:rFonts w:eastAsia="Calibri"/>
        </w:rPr>
        <w:t xml:space="preserve"> as </w:t>
      </w:r>
      <w:del w:id="93" w:author="Adamack, Aaron" w:date="2018-12-31T18:32:00Z">
        <w:r w:rsidR="00337E65" w:rsidDel="00A54EC8">
          <w:rPr>
            <w:rStyle w:val="Hyperlink0"/>
            <w:rFonts w:eastAsia="Calibri"/>
          </w:rPr>
          <w:delText xml:space="preserve">it </w:delText>
        </w:r>
      </w:del>
      <w:ins w:id="94" w:author="Adamack, Aaron" w:date="2018-12-31T18:32:00Z">
        <w:r w:rsidR="00A54EC8">
          <w:rPr>
            <w:rStyle w:val="Hyperlink0"/>
            <w:rFonts w:eastAsia="Calibri"/>
          </w:rPr>
          <w:t>the dataset</w:t>
        </w:r>
        <w:r w:rsidR="00A54EC8">
          <w:rPr>
            <w:rStyle w:val="Hyperlink0"/>
            <w:rFonts w:eastAsia="Calibri"/>
          </w:rPr>
          <w:t xml:space="preserve"> </w:t>
        </w:r>
      </w:ins>
      <w:r w:rsidR="00337E65">
        <w:rPr>
          <w:rStyle w:val="Hyperlink0"/>
          <w:rFonts w:eastAsia="Calibri"/>
        </w:rPr>
        <w:t>commenced in the late 1950s</w:t>
      </w:r>
      <w:r>
        <w:rPr>
          <w:rStyle w:val="Hyperlink0"/>
          <w:rFonts w:eastAsia="Calibri"/>
        </w:rPr>
        <w:t xml:space="preserve">. 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w:t>
      </w:r>
      <w:r w:rsidR="00126703">
        <w:rPr>
          <w:rStyle w:val="Hyperlink0"/>
          <w:rFonts w:eastAsia="Calibri"/>
        </w:rPr>
        <w:t>bservations over the Grand Bank</w:t>
      </w:r>
      <w:r>
        <w:rPr>
          <w:rStyle w:val="Hyperlink0"/>
          <w:rFonts w:eastAsia="Calibri"/>
        </w:rPr>
        <w:t xml:space="preserve">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sidR="00DE1F83">
        <w:rPr>
          <w:rStyle w:val="Hyperlink0"/>
          <w:rFonts w:eastAsia="Calibri"/>
        </w:rPr>
        <w:t>;</w:t>
      </w:r>
      <w:r w:rsidR="00DA05E0">
        <w:rPr>
          <w:rStyle w:val="Hyperlink0"/>
          <w:rFonts w:eastAsia="Calibri"/>
        </w:rPr>
        <w:t xml:space="preserve"> consequently, there are</w:t>
      </w:r>
      <w:r w:rsidR="008557CE">
        <w:rPr>
          <w:rStyle w:val="Hyperlink0"/>
          <w:rFonts w:eastAsia="Calibri"/>
        </w:rPr>
        <w:t xml:space="preserve"> </w:t>
      </w:r>
      <w:r w:rsidR="00DA05E0">
        <w:rPr>
          <w:rStyle w:val="Hyperlink0"/>
          <w:rFonts w:eastAsia="Calibri"/>
        </w:rPr>
        <w:t xml:space="preserve">large </w:t>
      </w:r>
      <w:r w:rsidR="00DE1F83">
        <w:rPr>
          <w:rStyle w:val="Hyperlink0"/>
          <w:rFonts w:eastAsia="Calibri"/>
        </w:rPr>
        <w:t>gap</w:t>
      </w:r>
      <w:r w:rsidR="008557CE">
        <w:rPr>
          <w:rStyle w:val="Hyperlink0"/>
          <w:rFonts w:eastAsia="Calibri"/>
        </w:rPr>
        <w:t>s</w:t>
      </w:r>
      <w:r w:rsidR="00DE1F83">
        <w:rPr>
          <w:rStyle w:val="Hyperlink0"/>
          <w:rFonts w:eastAsia="Calibri"/>
        </w:rPr>
        <w:t xml:space="preserve"> </w:t>
      </w:r>
      <w:r w:rsidR="00DA05E0">
        <w:rPr>
          <w:rStyle w:val="Hyperlink0"/>
          <w:rFonts w:eastAsia="Calibri"/>
        </w:rPr>
        <w:t xml:space="preserve">in monthly </w:t>
      </w:r>
      <w:r w:rsidR="00DE1F83">
        <w:rPr>
          <w:rStyle w:val="Hyperlink0"/>
          <w:rFonts w:eastAsia="Calibri"/>
        </w:rPr>
        <w:t xml:space="preserve">CPR data from </w:t>
      </w:r>
      <w:r w:rsidR="008557CE">
        <w:rPr>
          <w:rStyle w:val="Hyperlink0"/>
          <w:rFonts w:eastAsia="Calibri"/>
        </w:rPr>
        <w:t xml:space="preserve">1979-1990, </w:t>
      </w:r>
      <w:r w:rsidR="00DA05E0">
        <w:rPr>
          <w:rStyle w:val="Hyperlink0"/>
          <w:rFonts w:eastAsia="Calibri"/>
        </w:rPr>
        <w:t>particularly</w:t>
      </w:r>
      <w:r w:rsidR="008557CE">
        <w:rPr>
          <w:rStyle w:val="Hyperlink0"/>
          <w:rFonts w:eastAsia="Calibri"/>
        </w:rPr>
        <w:t xml:space="preserve"> </w:t>
      </w:r>
      <w:r w:rsidR="00C254C3">
        <w:rPr>
          <w:rStyle w:val="Hyperlink0"/>
          <w:rFonts w:eastAsia="Calibri"/>
        </w:rPr>
        <w:t>between</w:t>
      </w:r>
      <w:r w:rsidR="008557CE">
        <w:rPr>
          <w:rStyle w:val="Hyperlink0"/>
          <w:rFonts w:eastAsia="Calibri"/>
        </w:rPr>
        <w:t xml:space="preserve"> </w:t>
      </w:r>
      <w:r w:rsidR="00DE1F83">
        <w:rPr>
          <w:rStyle w:val="Hyperlink0"/>
          <w:rFonts w:eastAsia="Calibri"/>
        </w:rPr>
        <w:t>19</w:t>
      </w:r>
      <w:r w:rsidR="0074212B">
        <w:rPr>
          <w:rStyle w:val="Hyperlink0"/>
          <w:rFonts w:eastAsia="Calibri"/>
        </w:rPr>
        <w:t>86</w:t>
      </w:r>
      <w:r w:rsidR="00DE1F83">
        <w:rPr>
          <w:rStyle w:val="Hyperlink0"/>
          <w:rFonts w:eastAsia="Calibri"/>
        </w:rPr>
        <w:t>-199</w:t>
      </w:r>
      <w:r w:rsidR="008557CE">
        <w:rPr>
          <w:rStyle w:val="Hyperlink0"/>
          <w:rFonts w:eastAsia="Calibri"/>
        </w:rPr>
        <w:t>0, which precluded its use in recent capelin studies</w:t>
      </w:r>
      <w:r>
        <w:rPr>
          <w:rStyle w:val="Hyperlink0"/>
          <w:rFonts w:eastAsia="Calibri"/>
        </w:rPr>
        <w:t xml:space="preserve">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w:t>
      </w:r>
      <w:r w:rsidR="0074212B">
        <w:rPr>
          <w:rStyle w:val="Hyperlink0"/>
          <w:rFonts w:eastAsia="Calibri"/>
        </w:rPr>
        <w:t xml:space="preserve">Mowbray 2002; </w:t>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DB7634" w:rsidRDefault="00BD35A4">
      <w:pPr>
        <w:pStyle w:val="Style1"/>
        <w:ind w:firstLine="0"/>
        <w:rPr>
          <w:rStyle w:val="None"/>
          <w:rFonts w:ascii="Times New Roman" w:eastAsia="Times New Roman" w:hAnsi="Times New Roman" w:cs="Times New Roman"/>
          <w:bCs/>
          <w:i/>
        </w:rPr>
      </w:pPr>
      <w:r w:rsidRPr="00DB7634">
        <w:rPr>
          <w:rStyle w:val="None"/>
          <w:rFonts w:ascii="Times New Roman" w:hAnsi="Times New Roman"/>
          <w:bCs/>
          <w:i/>
        </w:rPr>
        <w:t>Physical variability</w:t>
      </w:r>
    </w:p>
    <w:p w14:paraId="06402F39" w14:textId="22B9F09B"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r w:rsidR="00EE3440" w:rsidDel="00EE3440">
        <w:rPr>
          <w:rStyle w:val="Hyperlink0"/>
          <w:rFonts w:eastAsia="Calibri"/>
        </w:rPr>
        <w:t xml:space="preserve"> </w:t>
      </w:r>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w:t>
      </w:r>
      <w:r w:rsidR="00337E65">
        <w:rPr>
          <w:rStyle w:val="Hyperlink0"/>
          <w:rFonts w:eastAsia="Calibri"/>
        </w:rPr>
        <w:t xml:space="preserve">e.g., </w:t>
      </w:r>
      <w:r>
        <w:rPr>
          <w:rStyle w:val="Hyperlink0"/>
          <w:rFonts w:eastAsia="Calibri"/>
        </w:rPr>
        <w:t>Lilly et al. 2000, Buren et al. 2014a, Pedersen et al. 2017)</w:t>
      </w:r>
      <w:r>
        <w:rPr>
          <w:rStyle w:val="Hyperlink0"/>
          <w:rFonts w:eastAsia="Calibri"/>
        </w:rPr>
        <w:fldChar w:fldCharType="end"/>
      </w:r>
      <w:r>
        <w:rPr>
          <w:rStyle w:val="Hyperlink0"/>
          <w:rFonts w:eastAsia="Calibri"/>
        </w:rPr>
        <w:t xml:space="preserve">; seabird dietary shifts from warm- to cold-water pelagic prey </w:t>
      </w:r>
      <w:r>
        <w:rPr>
          <w:rStyle w:val="Hyperlink0"/>
          <w:rFonts w:eastAsia="Calibri"/>
        </w:rPr>
        <w:lastRenderedPageBreak/>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62B1B3BB"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that millions of tonnes of capelin have been residing along the northeast coast of NL for almost three decades. Our conclusion is thus consistent with that of numerous past studies that concluded that the NL capelin stock suffered an order of magnitude decline in the early 1990s (DFO 1994, Miller 1994, 1997, Rose &amp; O'Driscoll 2002, Davoren &amp; Montevecchi 2003, Rose 2007, DFO 2008, 2010, 2013, Buren et al. 2014a, Mullowney &amp; Rose 2014, DFO 2015, Murphy et al. 2018).</w:t>
      </w:r>
    </w:p>
    <w:p w14:paraId="2F94FF01" w14:textId="53F293B2"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spatio-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w:t>
      </w:r>
      <w:r w:rsidR="00A47879">
        <w:rPr>
          <w:rStyle w:val="Hyperlink0"/>
          <w:rFonts w:eastAsia="Calibri"/>
        </w:rPr>
        <w:t xml:space="preserve"> capelin </w:t>
      </w:r>
      <w:r w:rsidR="001F1698">
        <w:rPr>
          <w:rStyle w:val="Hyperlink0"/>
          <w:rFonts w:eastAsia="Calibri"/>
        </w:rPr>
        <w:t>density of</w:t>
      </w:r>
      <w:r w:rsidR="00A47879">
        <w:rPr>
          <w:rStyle w:val="Hyperlink0"/>
          <w:rFonts w:eastAsia="Calibri"/>
        </w:rPr>
        <w:t xml:space="preserve"> 6</w:t>
      </w:r>
      <w:r w:rsidR="001F1698">
        <w:rPr>
          <w:rStyle w:val="Hyperlink0"/>
          <w:rFonts w:eastAsia="Calibri"/>
        </w:rPr>
        <w:t>.6</w:t>
      </w:r>
      <w:r w:rsidR="00A47879">
        <w:rPr>
          <w:rStyle w:val="Hyperlink0"/>
          <w:rFonts w:eastAsia="Calibri"/>
        </w:rPr>
        <w:t xml:space="preserve"> kg km</w:t>
      </w:r>
      <w:r w:rsidR="00A47879" w:rsidRPr="00A47879">
        <w:rPr>
          <w:rStyle w:val="Hyperlink0"/>
          <w:rFonts w:eastAsia="Calibri"/>
          <w:vertAlign w:val="superscript"/>
        </w:rPr>
        <w:t>-2</w:t>
      </w:r>
      <w:r w:rsidR="00A47879">
        <w:rPr>
          <w:rStyle w:val="Hyperlink0"/>
          <w:rFonts w:eastAsia="Calibri"/>
        </w:rPr>
        <w:t xml:space="preserve"> </w:t>
      </w:r>
      <w:r w:rsidRPr="007100BD">
        <w:rPr>
          <w:rStyle w:val="Hyperlink0"/>
          <w:rFonts w:eastAsia="Calibri"/>
        </w:rPr>
        <w:t>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163F997F" w:rsidR="00FA7664" w:rsidRDefault="00FA7664" w:rsidP="00FA7664">
      <w:pPr>
        <w:spacing w:line="480" w:lineRule="auto"/>
      </w:pPr>
      <w:r>
        <w:t xml:space="preserve">Table 1. </w:t>
      </w:r>
      <w:r w:rsidR="002D2EFF">
        <w:t>Summary of the differing degrees of support that each line of evidence provides for the capelin collapse and non-collapse hypotheses. Degrees of support have been categorized into 6 classes; see key in the footnote</w:t>
      </w:r>
    </w:p>
    <w:tbl>
      <w:tblPr>
        <w:tblW w:w="9910" w:type="dxa"/>
        <w:tblInd w:w="93" w:type="dxa"/>
        <w:tblLook w:val="04A0" w:firstRow="1" w:lastRow="0" w:firstColumn="1" w:lastColumn="0" w:noHBand="0" w:noVBand="1"/>
      </w:tblPr>
      <w:tblGrid>
        <w:gridCol w:w="5420"/>
        <w:gridCol w:w="2070"/>
        <w:gridCol w:w="2420"/>
      </w:tblGrid>
      <w:tr w:rsidR="002D2EFF" w:rsidRPr="004E1CB7" w14:paraId="1D386914" w14:textId="77777777" w:rsidTr="00BA1455">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9890F"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38FBCB08" w14:textId="77777777" w:rsidR="002D2EFF" w:rsidRPr="004E1CB7" w:rsidRDefault="002D2EFF" w:rsidP="00BA1455">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2EA8CFCB" w14:textId="77777777" w:rsidR="002D2EFF" w:rsidRPr="004E1CB7" w:rsidRDefault="002D2EFF" w:rsidP="00BA1455">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2D2EFF" w:rsidRPr="004E1CB7" w14:paraId="45A4F5C7"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823DEF0"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32C5948" w14:textId="77777777" w:rsidR="002D2EFF" w:rsidRPr="004E1CB7" w:rsidRDefault="002D2EFF" w:rsidP="00BA1455">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769EC8F" w14:textId="77777777" w:rsidR="002D2EFF" w:rsidRPr="004E1CB7" w:rsidRDefault="002D2EFF" w:rsidP="00BA1455">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2D2EFF" w:rsidRPr="004E1CB7" w14:paraId="57555A9C"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475A63D"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10774EED" w14:textId="77777777" w:rsidR="002D2EFF" w:rsidRPr="004E1CB7" w:rsidRDefault="002D2EFF" w:rsidP="00BA1455">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C1B88A1" w14:textId="77777777" w:rsidR="002D2EFF" w:rsidRPr="004E1CB7" w:rsidRDefault="002D2EFF" w:rsidP="00BA1455">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2D2EFF" w:rsidRPr="004E1CB7" w14:paraId="7162C5C5"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081EF83"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13CE2A17" w14:textId="77777777" w:rsidR="002D2EFF" w:rsidRPr="004E1CB7" w:rsidRDefault="002D2EFF" w:rsidP="00BA1455">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731825B" w14:textId="77777777" w:rsidR="002D2EFF" w:rsidRPr="004E1CB7" w:rsidRDefault="002D2EFF" w:rsidP="00BA1455">
            <w:pPr>
              <w:jc w:val="center"/>
              <w:rPr>
                <w:rFonts w:asciiTheme="minorHAnsi" w:hAnsiTheme="minorHAnsi"/>
              </w:rPr>
            </w:pPr>
            <w:r w:rsidRPr="004E1CB7">
              <w:rPr>
                <w:rFonts w:asciiTheme="minorHAnsi" w:hAnsiTheme="minorHAnsi"/>
              </w:rPr>
              <w:t>-</w:t>
            </w:r>
          </w:p>
        </w:tc>
      </w:tr>
      <w:tr w:rsidR="002D2EFF" w:rsidRPr="004E1CB7" w14:paraId="07E2B4C5"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549FD84"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328FA0F9" w14:textId="77777777" w:rsidR="002D2EFF" w:rsidRPr="004E1CB7" w:rsidRDefault="002D2EFF" w:rsidP="00BA1455">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B1F3936" w14:textId="77777777" w:rsidR="002D2EFF" w:rsidRPr="004E1CB7" w:rsidRDefault="002D2EFF" w:rsidP="00BA1455">
            <w:pPr>
              <w:jc w:val="center"/>
              <w:rPr>
                <w:rFonts w:asciiTheme="minorHAnsi" w:hAnsiTheme="minorHAnsi"/>
              </w:rPr>
            </w:pPr>
            <w:r w:rsidRPr="004E1CB7">
              <w:rPr>
                <w:rFonts w:asciiTheme="minorHAnsi" w:hAnsiTheme="minorHAnsi"/>
              </w:rPr>
              <w:t>-</w:t>
            </w:r>
          </w:p>
        </w:tc>
      </w:tr>
      <w:tr w:rsidR="002D2EFF" w:rsidRPr="004E1CB7" w14:paraId="3477F6B2"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F3DAF7A"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1C81A0DB" w14:textId="77777777" w:rsidR="002D2EFF" w:rsidRPr="004E1CB7" w:rsidRDefault="002D2EFF" w:rsidP="00BA1455">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3404BA9D" w14:textId="77777777" w:rsidR="002D2EFF" w:rsidRPr="004E1CB7" w:rsidRDefault="002D2EFF" w:rsidP="00BA1455">
            <w:pPr>
              <w:jc w:val="center"/>
              <w:rPr>
                <w:rFonts w:asciiTheme="minorHAnsi" w:hAnsiTheme="minorHAnsi"/>
              </w:rPr>
            </w:pPr>
            <w:r w:rsidRPr="004E1CB7">
              <w:rPr>
                <w:rFonts w:asciiTheme="minorHAnsi" w:hAnsiTheme="minorHAnsi"/>
              </w:rPr>
              <w:t>X</w:t>
            </w:r>
          </w:p>
        </w:tc>
      </w:tr>
      <w:tr w:rsidR="002D2EFF" w:rsidRPr="004E1CB7" w14:paraId="57049F64"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93FE673" w14:textId="77777777" w:rsidR="002D2EFF" w:rsidRPr="004E1CB7" w:rsidRDefault="002D2EFF" w:rsidP="00BA1455">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2378B72D"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917F450" w14:textId="77777777" w:rsidR="002D2EFF" w:rsidRPr="004E1CB7" w:rsidRDefault="002D2EFF" w:rsidP="00BA1455">
            <w:pPr>
              <w:jc w:val="center"/>
              <w:rPr>
                <w:rFonts w:asciiTheme="minorHAnsi" w:hAnsiTheme="minorHAnsi"/>
                <w:sz w:val="40"/>
                <w:szCs w:val="40"/>
              </w:rPr>
            </w:pPr>
            <w:r w:rsidRPr="004E1CB7">
              <w:rPr>
                <w:rFonts w:asciiTheme="minorHAnsi" w:hAnsiTheme="minorHAnsi"/>
              </w:rPr>
              <w:t>-</w:t>
            </w:r>
          </w:p>
        </w:tc>
      </w:tr>
      <w:tr w:rsidR="002D2EFF" w:rsidRPr="004E1CB7" w14:paraId="0CC94B11"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763A29B" w14:textId="77777777" w:rsidR="002D2EFF" w:rsidRPr="004E1CB7" w:rsidRDefault="002D2EFF" w:rsidP="00BA1455">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746207FF"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FD9ACDB" w14:textId="77777777" w:rsidR="002D2EFF" w:rsidRPr="004E1CB7" w:rsidRDefault="002D2EFF" w:rsidP="00BA1455">
            <w:pPr>
              <w:jc w:val="center"/>
              <w:rPr>
                <w:rFonts w:asciiTheme="minorHAnsi" w:hAnsiTheme="minorHAnsi"/>
                <w:sz w:val="40"/>
                <w:szCs w:val="40"/>
              </w:rPr>
            </w:pPr>
            <w:r w:rsidRPr="004E1CB7">
              <w:rPr>
                <w:rFonts w:asciiTheme="minorHAnsi" w:hAnsiTheme="minorHAnsi"/>
              </w:rPr>
              <w:t>-</w:t>
            </w:r>
          </w:p>
        </w:tc>
      </w:tr>
      <w:tr w:rsidR="002D2EFF" w:rsidRPr="004E1CB7" w14:paraId="058446D2"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151883F"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4FE48DC9"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203B01" w14:textId="77777777" w:rsidR="002D2EFF" w:rsidRPr="004E1CB7" w:rsidRDefault="002D2EFF" w:rsidP="00BA1455">
            <w:pPr>
              <w:jc w:val="center"/>
              <w:rPr>
                <w:rFonts w:asciiTheme="minorHAnsi" w:hAnsiTheme="minorHAnsi"/>
              </w:rPr>
            </w:pPr>
            <w:r w:rsidRPr="004E1CB7">
              <w:rPr>
                <w:rFonts w:asciiTheme="minorHAnsi" w:hAnsiTheme="minorHAnsi"/>
              </w:rPr>
              <w:t>-</w:t>
            </w:r>
          </w:p>
        </w:tc>
      </w:tr>
      <w:tr w:rsidR="002D2EFF" w:rsidRPr="004E1CB7" w14:paraId="560B9043"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E9D9545"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3E744DA3"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D32A54" w14:textId="77777777" w:rsidR="002D2EFF" w:rsidRPr="00150EA3" w:rsidRDefault="002D2EFF" w:rsidP="00BA1455">
            <w:pPr>
              <w:jc w:val="center"/>
              <w:rPr>
                <w:rFonts w:asciiTheme="minorHAnsi" w:hAnsiTheme="minorHAnsi"/>
              </w:rPr>
            </w:pPr>
            <w:r w:rsidRPr="00150EA3">
              <w:rPr>
                <w:rFonts w:asciiTheme="minorHAnsi" w:eastAsia="Times New Roman" w:hAnsiTheme="minorHAnsi"/>
                <w:color w:val="000000"/>
                <w:lang w:eastAsia="en-CA"/>
              </w:rPr>
              <w:t>=</w:t>
            </w:r>
          </w:p>
        </w:tc>
      </w:tr>
      <w:tr w:rsidR="002D2EFF" w:rsidRPr="004E1CB7" w14:paraId="4DA4BF19"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14AA3994" w14:textId="77777777" w:rsidR="002D2EFF" w:rsidRPr="004E1CB7" w:rsidRDefault="002D2EFF" w:rsidP="00BA1455">
            <w:pPr>
              <w:jc w:val="both"/>
              <w:rPr>
                <w:rFonts w:asciiTheme="minorHAnsi" w:eastAsia="Times New Roman" w:hAnsiTheme="minorHAnsi"/>
                <w:color w:val="000000"/>
                <w:lang w:eastAsia="en-CA"/>
              </w:rPr>
            </w:pPr>
            <w:r>
              <w:rPr>
                <w:rFonts w:asciiTheme="minorHAnsi" w:eastAsia="Times New Roman" w:hAnsiTheme="minorHAnsi"/>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616F9112" w14:textId="77777777" w:rsidR="002D2EFF"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01D431F" w14:textId="77777777" w:rsidR="002D2EFF" w:rsidRPr="00150EA3" w:rsidRDefault="002D2EFF" w:rsidP="00BA1455">
            <w:pPr>
              <w:jc w:val="center"/>
              <w:rPr>
                <w:rFonts w:asciiTheme="minorHAnsi" w:eastAsia="Times New Roman" w:hAnsiTheme="minorHAnsi"/>
                <w:color w:val="000000"/>
                <w:lang w:eastAsia="en-CA"/>
              </w:rPr>
            </w:pPr>
            <w:r w:rsidRPr="004E1CB7">
              <w:rPr>
                <w:rFonts w:asciiTheme="minorHAnsi" w:hAnsiTheme="minorHAnsi"/>
              </w:rPr>
              <w:t>-</w:t>
            </w:r>
          </w:p>
        </w:tc>
      </w:tr>
      <w:tr w:rsidR="002D2EFF" w:rsidRPr="004E1CB7" w14:paraId="236949B8"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443FCD2" w14:textId="77777777" w:rsidR="002D2EFF" w:rsidRPr="004E1CB7" w:rsidRDefault="002D2EFF" w:rsidP="00BA1455">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r>
              <w:rPr>
                <w:rFonts w:asciiTheme="minorHAnsi" w:eastAsia="Times New Roman" w:hAnsiTheme="minorHAnsi"/>
                <w:i/>
                <w:color w:val="000000"/>
                <w:lang w:eastAsia="en-CA"/>
              </w:rPr>
              <w:t xml:space="preserve">Calanus finmarchicus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7F46DCDA"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5C938BDB"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D2EFF" w:rsidRPr="004E1CB7" w14:paraId="3B9E9E5D" w14:textId="77777777" w:rsidTr="00BA1455">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93DE6AC" w14:textId="77777777" w:rsidR="002D2EFF" w:rsidRPr="004E1CB7" w:rsidRDefault="002D2EFF" w:rsidP="00BA1455">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76C70B41"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D07B459" w14:textId="77777777" w:rsidR="002D2EFF" w:rsidRPr="004E1CB7" w:rsidRDefault="002D2EFF" w:rsidP="00BA1455">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20F069DE" w14:textId="77777777" w:rsidR="002D2EFF" w:rsidRDefault="002D2EFF" w:rsidP="00FA7664">
      <w:pPr>
        <w:spacing w:line="480" w:lineRule="auto"/>
      </w:pPr>
    </w:p>
    <w:p w14:paraId="728FF0C9" w14:textId="77777777" w:rsidR="00FA7664" w:rsidRDefault="00FA7664" w:rsidP="00FA7664"/>
    <w:p w14:paraId="6DDFAB03" w14:textId="77777777" w:rsidR="002D2EFF" w:rsidRDefault="002D2EFF" w:rsidP="002D2EFF">
      <w:r>
        <w:rPr>
          <w:rFonts w:ascii="Calibri" w:eastAsia="Times New Roman" w:hAnsi="Calibri"/>
          <w:color w:val="000000"/>
          <w:sz w:val="40"/>
          <w:szCs w:val="40"/>
          <w:lang w:eastAsia="en-CA"/>
        </w:rPr>
        <w:t xml:space="preserve">+ </w:t>
      </w:r>
      <w:r w:rsidRPr="0038661D">
        <w:rPr>
          <w:rFonts w:eastAsia="Times New Roman"/>
          <w:color w:val="000000"/>
          <w:lang w:eastAsia="en-CA"/>
        </w:rPr>
        <w:t>Support in favor of hypothesis</w:t>
      </w:r>
    </w:p>
    <w:p w14:paraId="38B0736C"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Consistent with hypothesis</w:t>
      </w:r>
    </w:p>
    <w:p w14:paraId="6448CE46"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Pr>
          <w:rFonts w:ascii="Calibri" w:eastAsia="Times New Roman" w:hAnsi="Calibri"/>
          <w:color w:val="000000"/>
          <w:sz w:val="36"/>
          <w:szCs w:val="36"/>
          <w:lang w:eastAsia="en-CA"/>
        </w:rPr>
        <w:t xml:space="preserve"> </w:t>
      </w:r>
      <w:r w:rsidRPr="0038661D">
        <w:rPr>
          <w:rFonts w:eastAsia="Times New Roman"/>
          <w:color w:val="000000"/>
          <w:lang w:eastAsia="en-CA"/>
        </w:rPr>
        <w:t xml:space="preserve">Equivocal support </w:t>
      </w:r>
    </w:p>
    <w:p w14:paraId="581E3DAD"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Inconsistent with hypothesis</w:t>
      </w:r>
    </w:p>
    <w:p w14:paraId="1B31056B" w14:textId="77777777" w:rsidR="002D2EFF" w:rsidRDefault="002D2EFF" w:rsidP="002D2EFF">
      <w:pPr>
        <w:rPr>
          <w:rFonts w:eastAsia="Times New Roman"/>
          <w:color w:val="000000"/>
          <w:lang w:eastAsia="en-CA"/>
        </w:rPr>
      </w:pPr>
      <w:r>
        <w:rPr>
          <w:rFonts w:ascii="Calibri" w:eastAsia="Times New Roman" w:hAnsi="Calibri"/>
          <w:color w:val="000000"/>
          <w:sz w:val="40"/>
          <w:szCs w:val="40"/>
          <w:lang w:eastAsia="en-CA"/>
        </w:rPr>
        <w:t xml:space="preserve">- </w:t>
      </w:r>
      <w:r w:rsidRPr="0038661D">
        <w:rPr>
          <w:rFonts w:eastAsia="Times New Roman"/>
          <w:color w:val="000000"/>
          <w:lang w:eastAsia="en-CA"/>
        </w:rPr>
        <w:t>Support against hypothesis</w:t>
      </w:r>
    </w:p>
    <w:p w14:paraId="42A99F1B"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1E2B86BC" w14:textId="77777777" w:rsidR="0065248B" w:rsidRDefault="00BD35A4" w:rsidP="0065248B">
      <w:pPr>
        <w:pStyle w:val="Caption"/>
        <w:spacing w:after="0" w:line="480" w:lineRule="auto"/>
        <w:rPr>
          <w:rStyle w:val="None"/>
          <w:b w:val="0"/>
          <w:bCs w:val="0"/>
          <w:color w:val="000000"/>
          <w:sz w:val="24"/>
          <w:szCs w:val="24"/>
          <w:u w:color="000000"/>
        </w:rPr>
      </w:pPr>
      <w:bookmarkStart w:id="95" w:name="_Ref314012633"/>
      <w:r>
        <w:rPr>
          <w:rStyle w:val="None"/>
          <w:b w:val="0"/>
          <w:bCs w:val="0"/>
          <w:color w:val="000000"/>
          <w:sz w:val="24"/>
          <w:szCs w:val="24"/>
          <w:u w:color="000000"/>
        </w:rPr>
        <w:t xml:space="preserve">Fig. 1. </w:t>
      </w:r>
      <w:bookmarkStart w:id="96" w:name="_Ref514161310"/>
      <w:bookmarkEnd w:id="95"/>
      <w:r w:rsidR="0065248B" w:rsidRPr="0065248B">
        <w:rPr>
          <w:rStyle w:val="None"/>
          <w:b w:val="0"/>
          <w:bCs w:val="0"/>
          <w:color w:val="000000"/>
          <w:sz w:val="24"/>
          <w:szCs w:val="24"/>
          <w:u w:color="000000"/>
        </w:rPr>
        <w:t>Capelin stock area in NAFO Divisions 2J3KL including embayments and major submarine banks surrounding Newfoundland, Canada. Included are the acoustic survey tracks conducted in Div. 3L (offshore) and Trinity Bay (inshore) in May 2018 by Canada (DFO, unpublished data); Div. 3LNO in June 1991 by the former USSR (see Bakanev 1992 for more details); Div. 2J3K in October 1983 by Canada (see Miller and Carscadden 1983 for more details); and Div. 2J3K in November 1991 by the former USSR (see Bakanev 1992 for more details).</w:t>
      </w:r>
    </w:p>
    <w:p w14:paraId="520AED02" w14:textId="30625696" w:rsidR="0065248B" w:rsidRPr="0065248B" w:rsidRDefault="0065248B" w:rsidP="001F34FA">
      <w:pPr>
        <w:pStyle w:val="BodyA"/>
        <w:spacing w:line="480" w:lineRule="auto"/>
        <w:rPr>
          <w:rStyle w:val="css-g38gqj"/>
          <w:rFonts w:eastAsia="Times New Roman" w:cs="Times New Roman"/>
          <w:bCs/>
          <w:color w:val="auto"/>
          <w:u w:color="4F81BD"/>
        </w:rPr>
      </w:pPr>
      <w:bookmarkStart w:id="97" w:name="_Ref5141612591"/>
      <w:bookmarkStart w:id="98" w:name="_Ref5141613251"/>
      <w:bookmarkEnd w:id="96"/>
      <w:r w:rsidRPr="0065248B">
        <w:rPr>
          <w:rStyle w:val="css-g38gqj"/>
          <w:rFonts w:eastAsia="Times New Roman" w:cs="Times New Roman"/>
          <w:bCs/>
          <w:color w:val="auto"/>
          <w:u w:color="4F81BD"/>
        </w:rPr>
        <w:t xml:space="preserve">Fig. 2. Trends in five acoustic survey indices: Div. 2J3K Fall Canada (1982-92), Div. 2J3K Fall USSR (1982-92), Div. 3L Spring Canada (1988-92, 1996, 1999-2005, 2007-15, 2017), Div. 3LNO Spring USSR (1975-94), and Trinity Bay (inshore Div. 3L; 1999-2005, 2007-13, 2017). The vertical lines indicate 95% confidence intervals of the index. </w:t>
      </w:r>
      <w:r w:rsidR="007E09DF">
        <w:rPr>
          <w:rStyle w:val="css-g38gqj"/>
          <w:rFonts w:eastAsia="Times New Roman" w:cs="Times New Roman"/>
          <w:bCs/>
          <w:color w:val="auto"/>
          <w:u w:color="4F81BD"/>
        </w:rPr>
        <w:t xml:space="preserve">A Monte Carlo approach to calculate confidence intervals could only be used on more recent data (1988 onwards) (Mowbray 2014). </w:t>
      </w:r>
      <w:r w:rsidRPr="0065248B">
        <w:rPr>
          <w:rStyle w:val="css-g38gqj"/>
          <w:rFonts w:eastAsia="Times New Roman" w:cs="Times New Roman"/>
          <w:bCs/>
          <w:color w:val="auto"/>
          <w:u w:color="4F81BD"/>
        </w:rPr>
        <w:t>Note the log scale.</w:t>
      </w:r>
    </w:p>
    <w:p w14:paraId="3BCF2C77" w14:textId="50A882A0" w:rsidR="001F34FA" w:rsidRDefault="001F34FA" w:rsidP="001F34FA">
      <w:pPr>
        <w:pStyle w:val="BodyA"/>
        <w:spacing w:line="480" w:lineRule="auto"/>
        <w:rPr>
          <w:rStyle w:val="css-g38gqj"/>
        </w:rPr>
      </w:pPr>
      <w:r>
        <w:rPr>
          <w:rStyle w:val="css-g38gqj"/>
        </w:rPr>
        <w:t xml:space="preserve">Fig. </w:t>
      </w:r>
      <w:bookmarkEnd w:id="97"/>
      <w:r>
        <w:rPr>
          <w:rStyle w:val="css-g38gqj"/>
        </w:rPr>
        <w:t>3. (a) Capelin biomass (kg/ km</w:t>
      </w:r>
      <w:r w:rsidRPr="00C97DAB">
        <w:rPr>
          <w:rStyle w:val="css-g38gqj"/>
          <w:vertAlign w:val="superscript"/>
        </w:rPr>
        <w:t>-2</w:t>
      </w:r>
      <w:r>
        <w:rPr>
          <w:rStyle w:val="css-g38gqj"/>
        </w:rPr>
        <w:t>) estimated from the seasonal inshore acoustic survey in Trinity Bay, NL, Canada. The May values are for the main portion of Trinity Bay only, while the other months surveyed the entire bay, including the arms a</w:t>
      </w:r>
      <w:r w:rsidR="0065248B">
        <w:rPr>
          <w:rStyle w:val="css-g38gqj"/>
        </w:rPr>
        <w:t>nd headland</w:t>
      </w:r>
      <w:r>
        <w:rPr>
          <w:rStyle w:val="css-g38gqj"/>
        </w:rPr>
        <w:t>; and (b) capelin maturity stage composition (n = 5319) and (c) capelin age composition (n = 864) sampled in the seasonal inshore acoustic surveys in Trinity Bay in 2003-05. S/R is spent/recovering, Mat. is maturing, and Imm. is immature.</w:t>
      </w:r>
    </w:p>
    <w:p w14:paraId="11D17EA1" w14:textId="2B5F5BC6" w:rsidR="0065248B" w:rsidRDefault="00BD35A4" w:rsidP="0065248B">
      <w:pPr>
        <w:pStyle w:val="BodyA"/>
        <w:spacing w:line="480" w:lineRule="auto"/>
        <w:rPr>
          <w:rStyle w:val="css-g38gqj"/>
        </w:rPr>
      </w:pPr>
      <w:r>
        <w:rPr>
          <w:rStyle w:val="css-g38gqj"/>
        </w:rPr>
        <w:t xml:space="preserve">Fig. </w:t>
      </w:r>
      <w:bookmarkEnd w:id="98"/>
      <w:r>
        <w:rPr>
          <w:rStyle w:val="css-g38gqj"/>
        </w:rPr>
        <w:t xml:space="preserve">4. </w:t>
      </w:r>
      <w:r w:rsidR="0065248B" w:rsidRPr="0065248B">
        <w:rPr>
          <w:rStyle w:val="css-g38gqj"/>
        </w:rPr>
        <w:t xml:space="preserve">Distribution of the center of gravity of capelin computed from the fall bottom-trawl survey in NAFO Divisions 2J3KL from 1983 to 2017. Annual center of gravity estimates are connected by lines through time, and composite </w:t>
      </w:r>
      <w:r w:rsidR="0048263E" w:rsidRPr="0065248B">
        <w:rPr>
          <w:rStyle w:val="css-g38gqj"/>
        </w:rPr>
        <w:t>ellipses</w:t>
      </w:r>
      <w:r w:rsidR="0065248B" w:rsidRPr="0065248B">
        <w:rPr>
          <w:rStyle w:val="css-g38gqj"/>
        </w:rPr>
        <w:t xml:space="preserve"> of deviation around these estimates (i.e. inertia) are indicated by the dotted black line. Center of gravity and inertia were calculated using </w:t>
      </w:r>
      <w:r w:rsidR="0065248B" w:rsidRPr="0065248B">
        <w:rPr>
          <w:rStyle w:val="css-g38gqj"/>
        </w:rPr>
        <w:lastRenderedPageBreak/>
        <w:t>equations found in Woillez et al. (2007). The red area indicates areas not covered by the survey and the light pink (cream) area indicates inshore strata that are poorly covered by the fall bottom-trawl survey.</w:t>
      </w:r>
    </w:p>
    <w:p w14:paraId="0900C893" w14:textId="7DBAFDFE" w:rsidR="0065248B" w:rsidRDefault="0065248B" w:rsidP="0065248B">
      <w:pPr>
        <w:pStyle w:val="BodyA"/>
        <w:spacing w:line="480" w:lineRule="auto"/>
        <w:rPr>
          <w:rStyle w:val="css-g38gqj"/>
        </w:rPr>
      </w:pPr>
      <w:r>
        <w:rPr>
          <w:rStyle w:val="css-g38gqj"/>
        </w:rPr>
        <w:t xml:space="preserve">Fig. 5. </w:t>
      </w:r>
      <w:r w:rsidR="00FF2B1C">
        <w:rPr>
          <w:rStyle w:val="css-g38gqj"/>
        </w:rPr>
        <w:t>Age composition of capelin landed in the commercial inshore fishery in NAFO Divs. 3K (upper panel) and 3L (lower panel) for the years 1980-2017.</w:t>
      </w:r>
    </w:p>
    <w:p w14:paraId="61506E35" w14:textId="686C942A" w:rsidR="00794830" w:rsidRPr="0065248B" w:rsidRDefault="0065248B" w:rsidP="0065248B">
      <w:pPr>
        <w:pStyle w:val="BodyA"/>
        <w:spacing w:line="480" w:lineRule="auto"/>
        <w:rPr>
          <w:rFonts w:cs="Times New Roman"/>
        </w:rPr>
      </w:pPr>
      <w:r w:rsidRPr="0065248B">
        <w:rPr>
          <w:rStyle w:val="None"/>
          <w:rFonts w:eastAsia="Calibri" w:cs="Times New Roman"/>
          <w:bCs/>
        </w:rPr>
        <w:t>Fig. 6. Area density of capelin larvae in late stages of development in Trinity Bay</w:t>
      </w:r>
      <w:r>
        <w:rPr>
          <w:rStyle w:val="None"/>
          <w:rFonts w:eastAsia="Calibri" w:cs="Times New Roman"/>
          <w:bCs/>
        </w:rPr>
        <w:t>, NL</w:t>
      </w:r>
      <w:r w:rsidRPr="0065248B">
        <w:rPr>
          <w:rStyle w:val="None"/>
          <w:rFonts w:eastAsia="Calibri" w:cs="Times New Roman"/>
          <w:bCs/>
        </w:rPr>
        <w:t xml:space="preserve">. Note that given the phenological changes to the timing of capelin spawning that occurred in the early 1990s, </w:t>
      </w:r>
      <w:r w:rsidR="00526E12">
        <w:rPr>
          <w:rStyle w:val="None"/>
          <w:rFonts w:eastAsia="Calibri" w:cs="Times New Roman"/>
          <w:bCs/>
        </w:rPr>
        <w:t>area densities</w:t>
      </w:r>
      <w:r w:rsidRPr="0065248B">
        <w:rPr>
          <w:rStyle w:val="None"/>
          <w:rFonts w:eastAsia="Calibri" w:cs="Times New Roman"/>
          <w:bCs/>
        </w:rPr>
        <w:t xml:space="preserve"> </w:t>
      </w:r>
      <w:r w:rsidR="00976095">
        <w:rPr>
          <w:rStyle w:val="None"/>
          <w:rFonts w:eastAsia="Calibri" w:cs="Times New Roman"/>
          <w:bCs/>
        </w:rPr>
        <w:t>for</w:t>
      </w:r>
      <w:r w:rsidRPr="0065248B">
        <w:rPr>
          <w:rStyle w:val="None"/>
          <w:rFonts w:eastAsia="Calibri" w:cs="Times New Roman"/>
          <w:bCs/>
        </w:rPr>
        <w:t xml:space="preserve"> August </w:t>
      </w:r>
      <w:r w:rsidR="00976095">
        <w:rPr>
          <w:rStyle w:val="None"/>
          <w:rFonts w:eastAsia="Calibri" w:cs="Times New Roman"/>
          <w:bCs/>
        </w:rPr>
        <w:t xml:space="preserve">pre-1991 (Dalley et al. 2002) </w:t>
      </w:r>
      <w:r w:rsidRPr="0065248B">
        <w:rPr>
          <w:rStyle w:val="None"/>
          <w:rFonts w:eastAsia="Calibri" w:cs="Times New Roman"/>
          <w:bCs/>
        </w:rPr>
        <w:t xml:space="preserve">and </w:t>
      </w:r>
      <w:r w:rsidR="00976095">
        <w:rPr>
          <w:rStyle w:val="None"/>
          <w:rFonts w:eastAsia="Calibri" w:cs="Times New Roman"/>
          <w:bCs/>
        </w:rPr>
        <w:t xml:space="preserve">September </w:t>
      </w:r>
      <w:r w:rsidRPr="0065248B">
        <w:rPr>
          <w:rStyle w:val="None"/>
          <w:rFonts w:eastAsia="Calibri" w:cs="Times New Roman"/>
          <w:bCs/>
        </w:rPr>
        <w:t>post</w:t>
      </w:r>
      <w:r w:rsidR="00976095">
        <w:rPr>
          <w:rStyle w:val="None"/>
          <w:rFonts w:eastAsia="Calibri" w:cs="Times New Roman"/>
          <w:bCs/>
        </w:rPr>
        <w:t>-1991</w:t>
      </w:r>
      <w:r w:rsidR="00526E12">
        <w:rPr>
          <w:rStyle w:val="None"/>
          <w:rFonts w:eastAsia="Calibri" w:cs="Times New Roman"/>
          <w:bCs/>
        </w:rPr>
        <w:t xml:space="preserve"> are compared</w:t>
      </w:r>
      <w:r w:rsidRPr="0065248B">
        <w:rPr>
          <w:rStyle w:val="None"/>
          <w:rFonts w:eastAsia="Calibri" w:cs="Times New Roman"/>
          <w:bCs/>
        </w:rPr>
        <w:t>.</w:t>
      </w:r>
      <w:r w:rsidR="00976095">
        <w:rPr>
          <w:rStyle w:val="None"/>
          <w:rFonts w:eastAsia="Calibri" w:cs="Times New Roman"/>
          <w:bCs/>
        </w:rPr>
        <w:t xml:space="preserve"> </w:t>
      </w:r>
      <w:r w:rsidR="005E3A06">
        <w:rPr>
          <w:rStyle w:val="None"/>
          <w:rFonts w:eastAsia="Calibri" w:cs="Times New Roman"/>
          <w:bCs/>
        </w:rPr>
        <w:t xml:space="preserve">Standard </w:t>
      </w:r>
      <w:r w:rsidR="00976095">
        <w:rPr>
          <w:rStyle w:val="None"/>
          <w:rFonts w:eastAsia="Calibri" w:cs="Times New Roman"/>
          <w:bCs/>
        </w:rPr>
        <w:t>Error bars are ±</w:t>
      </w:r>
      <w:r w:rsidR="005E3A06">
        <w:rPr>
          <w:rStyle w:val="None"/>
          <w:rFonts w:eastAsia="Calibri" w:cs="Times New Roman"/>
          <w:bCs/>
        </w:rPr>
        <w:t xml:space="preserve">2 </w:t>
      </w:r>
      <w:r w:rsidR="00976095">
        <w:rPr>
          <w:rStyle w:val="None"/>
          <w:rFonts w:eastAsia="Calibri" w:cs="Times New Roman"/>
          <w:bCs/>
        </w:rPr>
        <w:t>SE.</w:t>
      </w:r>
      <w:r w:rsidR="00BD35A4" w:rsidRPr="0065248B">
        <w:rPr>
          <w:rStyle w:val="None"/>
          <w:rFonts w:eastAsia="Calibri" w:cs="Times New Roman"/>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7984DD94" w:rsidR="00794830" w:rsidRDefault="00521011">
      <w:pPr>
        <w:pStyle w:val="BodyA"/>
        <w:spacing w:after="200" w:line="276" w:lineRule="auto"/>
      </w:pPr>
      <w:commentRangeStart w:id="99"/>
      <w:r>
        <w:rPr>
          <w:rFonts w:ascii="Calibri" w:eastAsia="Calibri" w:hAnsi="Calibri" w:cs="Calibri"/>
          <w:b/>
          <w:bCs/>
          <w:noProof/>
          <w:lang w:val="en-CA" w:eastAsia="en-CA"/>
        </w:rPr>
        <w:drawing>
          <wp:inline distT="0" distB="0" distL="0" distR="0" wp14:anchorId="79356116" wp14:editId="4CE913A3">
            <wp:extent cx="5943600" cy="5859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vey_map_alternativ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859780"/>
                    </a:xfrm>
                    <a:prstGeom prst="rect">
                      <a:avLst/>
                    </a:prstGeom>
                  </pic:spPr>
                </pic:pic>
              </a:graphicData>
            </a:graphic>
          </wp:inline>
        </w:drawing>
      </w:r>
      <w:commentRangeEnd w:id="99"/>
      <w:r w:rsidR="00A54EC8">
        <w:rPr>
          <w:rStyle w:val="CommentReference"/>
          <w:rFonts w:cs="Times New Roman"/>
          <w:color w:val="auto"/>
        </w:rPr>
        <w:commentReference w:id="99"/>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046B2F11" w:rsidR="001F34FA" w:rsidRDefault="00521011">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1EF960AA" wp14:editId="323F2770">
            <wp:extent cx="5943600" cy="32124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biomass_trends-alternati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34C53B5C" w:rsidR="00794830" w:rsidRDefault="00521011">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0D8313FD" wp14:editId="2F0285E3">
            <wp:extent cx="4572009" cy="7315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seasonal_biomass_nolo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38DAF60E" w:rsidR="00794830" w:rsidRDefault="00521011">
      <w:pPr>
        <w:pStyle w:val="BodyA"/>
        <w:spacing w:after="200" w:line="276" w:lineRule="auto"/>
        <w:rPr>
          <w:rStyle w:val="None"/>
          <w:rFonts w:ascii="Calibri" w:eastAsia="Calibri" w:hAnsi="Calibri" w:cs="Calibri"/>
          <w:b/>
          <w:bCs/>
        </w:rPr>
      </w:pPr>
      <w:commentRangeStart w:id="100"/>
      <w:r>
        <w:rPr>
          <w:rFonts w:ascii="Calibri" w:eastAsia="Calibri" w:hAnsi="Calibri" w:cs="Calibri"/>
          <w:b/>
          <w:bCs/>
          <w:noProof/>
          <w:lang w:val="en-CA" w:eastAsia="en-CA"/>
        </w:rPr>
        <w:drawing>
          <wp:inline distT="0" distB="0" distL="0" distR="0" wp14:anchorId="431E3CC5" wp14:editId="742DDD2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ter_of_gravity_map_v3_alternativ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00"/>
      <w:r w:rsidR="00A54EC8">
        <w:rPr>
          <w:rStyle w:val="CommentReference"/>
          <w:rFonts w:cs="Times New Roman"/>
          <w:color w:val="auto"/>
        </w:rPr>
        <w:commentReference w:id="100"/>
      </w:r>
    </w:p>
    <w:p w14:paraId="5152C8C5" w14:textId="77777777" w:rsidR="00794830" w:rsidRDefault="00794830">
      <w:pPr>
        <w:pStyle w:val="BodyA"/>
        <w:spacing w:after="200" w:line="276" w:lineRule="auto"/>
        <w:rPr>
          <w:rStyle w:val="css-g38gqj"/>
          <w:rFonts w:ascii="Calibri" w:eastAsia="Calibri" w:hAnsi="Calibri" w:cs="Calibri"/>
          <w:b/>
          <w:bCs/>
        </w:rPr>
      </w:pPr>
    </w:p>
    <w:p w14:paraId="124D84ED" w14:textId="77777777" w:rsidR="00521011" w:rsidRDefault="00521011">
      <w:pPr>
        <w:rPr>
          <w:rStyle w:val="None"/>
          <w:rFonts w:ascii="Calibri" w:eastAsia="Calibri" w:hAnsi="Calibri" w:cs="Calibri"/>
          <w:b/>
          <w:bCs/>
          <w:color w:val="000000"/>
          <w:u w:color="000000"/>
        </w:rPr>
      </w:pPr>
      <w:r>
        <w:rPr>
          <w:rStyle w:val="None"/>
          <w:rFonts w:ascii="Calibri" w:eastAsia="Calibri" w:hAnsi="Calibri" w:cs="Calibri"/>
          <w:b/>
          <w:bCs/>
        </w:rPr>
        <w:br w:type="page"/>
      </w:r>
    </w:p>
    <w:p w14:paraId="5DFF65C3" w14:textId="77777777" w:rsidR="00521011" w:rsidRDefault="00521011">
      <w:pPr>
        <w:rPr>
          <w:rStyle w:val="None"/>
          <w:rFonts w:ascii="Calibri" w:eastAsia="Calibri" w:hAnsi="Calibri" w:cs="Calibri"/>
          <w:b/>
          <w:bCs/>
        </w:rPr>
      </w:pPr>
      <w:r>
        <w:rPr>
          <w:rStyle w:val="None"/>
          <w:rFonts w:ascii="Calibri" w:eastAsia="Calibri" w:hAnsi="Calibri" w:cs="Calibri"/>
          <w:b/>
          <w:bCs/>
        </w:rPr>
        <w:lastRenderedPageBreak/>
        <w:t>Fig. 5</w:t>
      </w:r>
    </w:p>
    <w:p w14:paraId="35E1EE72" w14:textId="487BAB96" w:rsidR="00521011" w:rsidRDefault="00521011">
      <w:pPr>
        <w:rPr>
          <w:rStyle w:val="None"/>
          <w:rFonts w:ascii="Calibri" w:eastAsia="Calibri" w:hAnsi="Calibri" w:cs="Calibri"/>
          <w:b/>
          <w:bCs/>
          <w:color w:val="000000"/>
          <w:u w:color="000000"/>
        </w:rPr>
      </w:pPr>
      <w:r>
        <w:rPr>
          <w:rFonts w:ascii="Calibri" w:eastAsia="Calibri" w:hAnsi="Calibri" w:cs="Calibri"/>
          <w:b/>
          <w:bCs/>
          <w:noProof/>
          <w:lang w:val="en-CA" w:eastAsia="en-CA"/>
        </w:rPr>
        <w:drawing>
          <wp:inline distT="0" distB="0" distL="0" distR="0" wp14:anchorId="4B72653F" wp14:editId="74306097">
            <wp:extent cx="5394960" cy="62301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merical_catch_figure5.tif"/>
                    <pic:cNvPicPr/>
                  </pic:nvPicPr>
                  <pic:blipFill>
                    <a:blip r:embed="rId13">
                      <a:extLst>
                        <a:ext uri="{28A0092B-C50C-407E-A947-70E740481C1C}">
                          <a14:useLocalDpi xmlns:a14="http://schemas.microsoft.com/office/drawing/2010/main" val="0"/>
                        </a:ext>
                      </a:extLst>
                    </a:blip>
                    <a:stretch>
                      <a:fillRect/>
                    </a:stretch>
                  </pic:blipFill>
                  <pic:spPr>
                    <a:xfrm>
                      <a:off x="0" y="0"/>
                      <a:ext cx="5394960" cy="6230112"/>
                    </a:xfrm>
                    <a:prstGeom prst="rect">
                      <a:avLst/>
                    </a:prstGeom>
                  </pic:spPr>
                </pic:pic>
              </a:graphicData>
            </a:graphic>
          </wp:inline>
        </w:drawing>
      </w:r>
      <w:r>
        <w:rPr>
          <w:rStyle w:val="None"/>
          <w:rFonts w:ascii="Calibri" w:eastAsia="Calibri" w:hAnsi="Calibri" w:cs="Calibri"/>
          <w:b/>
          <w:bCs/>
        </w:rPr>
        <w:br w:type="page"/>
      </w:r>
    </w:p>
    <w:p w14:paraId="59F63C37" w14:textId="77777777" w:rsidR="00521011" w:rsidRDefault="00521011">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6</w:t>
      </w:r>
    </w:p>
    <w:p w14:paraId="6FED1CD5" w14:textId="30E14392" w:rsidR="00794830" w:rsidRDefault="005E3A06">
      <w:pPr>
        <w:pStyle w:val="BodyA"/>
        <w:spacing w:after="200" w:line="276" w:lineRule="auto"/>
      </w:pPr>
      <w:r>
        <w:rPr>
          <w:rFonts w:ascii="Calibri" w:eastAsia="Calibri" w:hAnsi="Calibri" w:cs="Calibri"/>
          <w:b/>
          <w:bCs/>
          <w:noProof/>
          <w:lang w:val="en-CA" w:eastAsia="en-CA"/>
        </w:rPr>
        <w:drawing>
          <wp:inline distT="0" distB="0" distL="0" distR="0" wp14:anchorId="4CEA000B" wp14:editId="05D2D255">
            <wp:extent cx="5943600" cy="321246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LarvalDensi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r w:rsidR="00BD35A4">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3940EEC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Style w:val="None"/>
          <w:rFonts w:eastAsia="Times New Roman"/>
          <w:b/>
          <w:bCs/>
          <w:i/>
          <w:iCs/>
          <w:lang w:val="de-DE"/>
        </w:rPr>
        <w:fldChar w:fldCharType="begin"/>
      </w:r>
      <w:r w:rsidRPr="00911A3B">
        <w:rPr>
          <w:rStyle w:val="None"/>
          <w:rFonts w:ascii="Times New Roman" w:eastAsia="Times New Roman" w:hAnsi="Times New Roman" w:cs="Times New Roman"/>
          <w:sz w:val="24"/>
          <w:szCs w:val="24"/>
        </w:rPr>
        <w:instrText xml:space="preserve"> ADDIN EN.REFLIST </w:instrText>
      </w:r>
      <w:r w:rsidRPr="00911A3B">
        <w:rPr>
          <w:rStyle w:val="None"/>
          <w:rFonts w:eastAsia="Times New Roman"/>
          <w:b/>
          <w:bCs/>
          <w:i/>
          <w:iCs/>
          <w:lang w:val="de-DE"/>
        </w:rPr>
        <w:fldChar w:fldCharType="separate"/>
      </w:r>
      <w:r w:rsidRPr="00911A3B">
        <w:rPr>
          <w:rFonts w:ascii="Times New Roman" w:hAnsi="Times New Roman" w:cs="Times New Roman"/>
          <w:noProof/>
          <w:sz w:val="24"/>
          <w:szCs w:val="24"/>
        </w:rPr>
        <w:t>Anderson JT, Dalley EL, O'Driscoll RL (2002) Juvenile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off Newfoundland and Labrador in the 1990s. ICES Journal of Marine Science 59:917-928</w:t>
      </w:r>
    </w:p>
    <w:p w14:paraId="0B15C8A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Anon (1998) Capelin in SA2 + Div. 3KL. Vol 98/63. Canadian Science Advisory Secretariat (CSAS) Research Document</w:t>
      </w:r>
    </w:p>
    <w:p w14:paraId="5DBE64A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illie SM, Jones IL (2004) Response of Atlantic Puffins to a Decline in Capelin Abundance at the Gannet Islands, Labrador. Waterbirds: The International Journal of Waterbird Biology 27:102-111</w:t>
      </w:r>
    </w:p>
    <w:p w14:paraId="6C288C9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kanev VS (1992) Results from the acoustic capelin surveys in Div 3LNO and 2J+3KL in 1991. NAFO SCR Doc 92/1</w:t>
      </w:r>
    </w:p>
    <w:p w14:paraId="6AA798C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3A9E308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Bennett SG, Burke CM, Hedd A, Montevecchi William A (2013) Comparis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in the prey loads of common murres </w:t>
      </w:r>
      <w:r w:rsidRPr="00911A3B">
        <w:rPr>
          <w:rFonts w:ascii="Times New Roman" w:hAnsi="Times New Roman" w:cs="Times New Roman"/>
          <w:i/>
          <w:noProof/>
          <w:sz w:val="24"/>
          <w:szCs w:val="24"/>
        </w:rPr>
        <w:t>Uria aalge</w:t>
      </w:r>
      <w:r w:rsidRPr="00911A3B">
        <w:rPr>
          <w:rFonts w:ascii="Times New Roman" w:hAnsi="Times New Roman" w:cs="Times New Roman"/>
          <w:noProof/>
          <w:sz w:val="24"/>
          <w:szCs w:val="24"/>
        </w:rPr>
        <w:t xml:space="preserve"> and northern gannets </w:t>
      </w:r>
      <w:r w:rsidRPr="00911A3B">
        <w:rPr>
          <w:rFonts w:ascii="Times New Roman" w:hAnsi="Times New Roman" w:cs="Times New Roman"/>
          <w:i/>
          <w:noProof/>
          <w:sz w:val="24"/>
          <w:szCs w:val="24"/>
        </w:rPr>
        <w:t>Morus bassanus</w:t>
      </w:r>
      <w:r w:rsidRPr="00911A3B">
        <w:rPr>
          <w:rFonts w:ascii="Times New Roman" w:hAnsi="Times New Roman" w:cs="Times New Roman"/>
          <w:noProof/>
          <w:sz w:val="24"/>
          <w:szCs w:val="24"/>
        </w:rPr>
        <w:t xml:space="preserve"> foraging from the same breeding site in the northwest Atlantic. Marine Ornithology 41:179-182</w:t>
      </w:r>
    </w:p>
    <w:p w14:paraId="61B8005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ryant R, Jones IL (1999) Food Resource Use and Diet Overlap of Common and Thick-Billed Murres at the Gannet Islands, Labrador. Waterbirds: The International Journal of Waterbird Biology 22:392-400</w:t>
      </w:r>
    </w:p>
    <w:p w14:paraId="6AF1A88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Buren AD, Koen-Alonso M, Pepin P, Mowbray F, Nakashima BS, Stenson GB, Ollerhead N, Montevecchi WA (2014a) Bottom-up regulation of capelin, a keystone forage species. PLoS ONE 9:e87589</w:t>
      </w:r>
    </w:p>
    <w:p w14:paraId="53DC03B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uren AD, Koen-Alonso M, Stenson GB (2014b) The role of harp seals, fisheries and food availability in driving the dynamics of northern cod. Marine Ecology Progress Series 511:265-284</w:t>
      </w:r>
    </w:p>
    <w:p w14:paraId="3A882D5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urgess MG, Costello C, Fredston-Hermann A, Pinsky ML, Gaines SD, Tilman D, Polasky S (2017) Range contraction enables harvesting to extinction. Proceedings of the National Academy of Sciences 114:3945</w:t>
      </w:r>
    </w:p>
    <w:p w14:paraId="153F7D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 Nakashima BS, Miller DS (1994) An evaluation of trends in abundance of capelin (Mallotus villosus) from acoustics, aerial surveys and catch rates in NAFO Division 3L, 1982-89. Northw Atl Fish Sci 17:45-57</w:t>
      </w:r>
    </w:p>
    <w:p w14:paraId="3FBC9CB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Frank KT, Leggett WC (2001) Ecosystem changes and the effects o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 major forage species. Canadian Journal of Fisheries and Aquatic Sciences 58:73-85</w:t>
      </w:r>
    </w:p>
    <w:p w14:paraId="41D5D11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Gjøsæter H, Vilhjálmsson H (2013) A comparison of recent changes in distributi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in the Barents Sea, around Iceland and in the Northwest Atlantic. Progress in Oceanography 114:64-83</w:t>
      </w:r>
    </w:p>
    <w:p w14:paraId="42C2E4F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 p. 457-468</w:t>
      </w:r>
    </w:p>
    <w:p w14:paraId="49D7163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Chardine JW, Robertson GJ, Ryan PC, Turner B (2003) Abundance and distribution of common murres breeding at Funk Island, Newfoundland in 1972 and 2000. Canadian Wildlife Service Technical Report Series Atlantic Region:iv + 15</w:t>
      </w:r>
    </w:p>
    <w:p w14:paraId="5B7B7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havez FP, Ryan J, Lluch-Cota SE, Ñiquen MC (2003) From anchovies to sardines and back: multidecadal change in the Pacific Ocean. Science 299:217-221</w:t>
      </w:r>
    </w:p>
    <w:p w14:paraId="29D245A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02C783C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3B16DD7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lley EL, Anderson JT, deYoung B (2002) Atmospheric forcing, larval drift, and recruitment of capelin ( Mallotus villosus ). ICES Journal of Marine Science 59:929-941</w:t>
      </w:r>
    </w:p>
    <w:p w14:paraId="773A90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2013) Distribution of marine predator hotspots explained by persistent areas of prey. Marine Biology 160:3043-3058</w:t>
      </w:r>
    </w:p>
    <w:p w14:paraId="1CC725F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Montevecchi WA (2003) Signals from seabirds indicate changing biology of capelin stocks. Marine Ecology Progress Series 258:253-261</w:t>
      </w:r>
    </w:p>
    <w:p w14:paraId="1F07707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Penton P, Burke C, Montevecchi WA (2012) Water temperature and timing of capelin spawning determine seabird diets. ICES Journal of Marine Science 69:1234-1241</w:t>
      </w:r>
    </w:p>
    <w:p w14:paraId="7B73080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Dawe E, Koen-Alonso M, Chabot D, Stansbury D, Mullowney D (2012) Trophic interactions between key predatory fishes and crustaceans: comparison of two Northwest Atlantic </w:t>
      </w:r>
      <w:r w:rsidRPr="00911A3B">
        <w:rPr>
          <w:rFonts w:ascii="Times New Roman" w:hAnsi="Times New Roman" w:cs="Times New Roman"/>
          <w:noProof/>
          <w:sz w:val="24"/>
          <w:szCs w:val="24"/>
        </w:rPr>
        <w:lastRenderedPageBreak/>
        <w:t>systems during a period of ecosystem change. Marine Ecology Progress Series 469:233-248</w:t>
      </w:r>
    </w:p>
    <w:p w14:paraId="0708039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eYoung B, Rose GA (1993) On recruitment and distribution of Atlantic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off Newfoundland. Canadian Journal of Fisheries and Aquatic Sciences 50:2729-2741</w:t>
      </w:r>
    </w:p>
    <w:p w14:paraId="597E3B8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1994) Report on the status of pelagic fishes (capelin off Newfoundland and in the Gulf of St. Lawrence, and herring off the East, Southeast and South coasts off Newfoundland). DFO Atlantic Fisheries Stock Status Report 1994/3</w:t>
      </w:r>
    </w:p>
    <w:p w14:paraId="5ABE800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08) Assessment of capelin in SA2+Div. 3KL in 2008. DFO Canadian Science Advisory Secretariat Science Advisory Report 2008/054</w:t>
      </w:r>
    </w:p>
    <w:p w14:paraId="5943AD5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0) Assessment of Capelin in SA 2 + Div. 3KL in 2010. DFO Canadian Science Advisory Secretariat Science Advisory Report 2010/090</w:t>
      </w:r>
    </w:p>
    <w:p w14:paraId="145EDAE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3) Assessment of capelin in SA2 + Div. 3KL in 2013. DFO Canadian Science Advisory Secretariat Science Advisory Report 2013/11</w:t>
      </w:r>
    </w:p>
    <w:p w14:paraId="160064A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5) Assessment of capelin in Subarea 2 and Divisions 3KL in 2015. DFO Canadian Science Advisory Secretariat Science Advisory Report 2015/036</w:t>
      </w:r>
    </w:p>
    <w:p w14:paraId="2823006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8) Assessment of Capelin in SA2 and Divs. 3KL in 2017. DFO Canadian Science Advisory Secretariat Science Advisory Report 2018/030</w:t>
      </w:r>
    </w:p>
    <w:p w14:paraId="61D2B10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6ADD417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rinkwater KF (1996) Atmospheric and oceanic variability in the Northwest Atlantic during the 1980s and early 1990s. Journal of Northwest Atlantic Fishery Science 18:77-97</w:t>
      </w:r>
    </w:p>
    <w:p w14:paraId="452449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Frank KT, Carscadden JE, Simon JE (1996) Recent excursions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to the Scotian Shelf and Flemish Cap during anomalous hydrographic conditions. Canadian Journal of Fisheries and Aquatic Sciences 53:1473-1486</w:t>
      </w:r>
    </w:p>
    <w:p w14:paraId="1C329DF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Frank KT, Leggett WC (1982) Coastal water mass replacement: its effect on zooplankton dynamics and the predator–prey complex associated with larval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Canadian Journal of Fisheries and Aquatic Sciences 39:991-1003</w:t>
      </w:r>
    </w:p>
    <w:p w14:paraId="5CE20DA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Frank KT, Petrie B, Boyce D, Leggett WC (2016) Anomalous ecosystem dynamics following the apparent collapse of a keystone forage species. Marine Ecology Progress Series 553:185-202</w:t>
      </w:r>
    </w:p>
    <w:p w14:paraId="6732971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jøsæter H (1998) The population biology and exploitation of capelin (Mallotus villosus) in the Barents Sea. Sarsia 83:453-496</w:t>
      </w:r>
    </w:p>
    <w:p w14:paraId="1ADBE60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jøsæter H, Bogstad B, Tjelmeland S (2009) Ecosystem effects of the three capelin stock collapses in the Barents Sea. Marine Biology Research 5:40-53</w:t>
      </w:r>
    </w:p>
    <w:p w14:paraId="0114D17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Gjøsæter H, Dalpadado P, Hassel A (2002) Growth of Barents Sea capelin (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 in relation to zooplankton abundance. ICES Journal of Marine Science 59:959-967</w:t>
      </w:r>
    </w:p>
    <w:p w14:paraId="16B3C4A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ulka J, Carvalho PC, Jenkins E, Johnson K, Maynard L, Davoren GK (2017) Dietary niche shifts of multiple marine predators under varying prey availability on the Northeast Newfoundland Coast. Frontiers in Marine Science 4</w:t>
      </w:r>
    </w:p>
    <w:p w14:paraId="098C040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ammill MO, Stenson GB, Doniol-Valcroze T, Mosnier A (2011) Northwest Atlantic harp seals population trends, 1952-2012. DFO Canadian Science Advisory Secretariat Research Document 2011/099</w:t>
      </w:r>
    </w:p>
    <w:p w14:paraId="5B8338D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amre J (1994) Biodiversity and exploitation of the main fish stocks in the Norwegian - Barents Sea ecosystem. Biodiversity &amp; Conservation 3:473-492</w:t>
      </w:r>
    </w:p>
    <w:p w14:paraId="5428DD2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 xml:space="preserve">Haug T, Nilssen K (1995) Ecological implications of harp seals </w:t>
      </w:r>
      <w:r w:rsidRPr="00911A3B">
        <w:rPr>
          <w:rFonts w:ascii="Times New Roman" w:hAnsi="Times New Roman" w:cs="Times New Roman"/>
          <w:i/>
          <w:noProof/>
          <w:sz w:val="24"/>
          <w:szCs w:val="24"/>
        </w:rPr>
        <w:t>Phoca groenlandica</w:t>
      </w:r>
      <w:r w:rsidRPr="00911A3B">
        <w:rPr>
          <w:rFonts w:ascii="Times New Roman" w:hAnsi="Times New Roman" w:cs="Times New Roman"/>
          <w:noProof/>
          <w:sz w:val="24"/>
          <w:szCs w:val="24"/>
        </w:rPr>
        <w:t xml:space="preserve"> invasions in northern Norway. In: Schytte Blix A, Walløe L, Ulltang Ø (eds) Whales, seals, fish and man. Elsevier Science p. 545-556</w:t>
      </w:r>
    </w:p>
    <w:p w14:paraId="3EB8C3C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ead EJH, Pepin P (2010) Spatial and inter-decadal variability in plankton abundance and composition in the Northwest Atlantic (1958–2006). Journal of Plankton Research 32:1633-1648</w:t>
      </w:r>
    </w:p>
    <w:p w14:paraId="513BCCB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jermann D, Stenseth NC, Ottersen G (2004) Indirect climatic forcing of the Barents Sea capelin a cohort effect. Marine Ecology Progress Series 273:229-238</w:t>
      </w:r>
    </w:p>
    <w:p w14:paraId="7E294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0FD6CD3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op H, Gjøsæter H (2013) Polar cod (</w:t>
      </w:r>
      <w:r w:rsidRPr="00911A3B">
        <w:rPr>
          <w:rFonts w:ascii="Times New Roman" w:hAnsi="Times New Roman" w:cs="Times New Roman"/>
          <w:i/>
          <w:noProof/>
          <w:sz w:val="24"/>
          <w:szCs w:val="24"/>
        </w:rPr>
        <w:t>Boreogadus saida</w:t>
      </w:r>
      <w:r w:rsidRPr="00911A3B">
        <w:rPr>
          <w:rFonts w:ascii="Times New Roman" w:hAnsi="Times New Roman" w:cs="Times New Roman"/>
          <w:noProof/>
          <w:sz w:val="24"/>
          <w:szCs w:val="24"/>
        </w:rPr>
        <w:t>) and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s key species in marine food webs of the Arctic and the Barents Sea. Marine Biology Research 9:878-894</w:t>
      </w:r>
    </w:p>
    <w:p w14:paraId="3E8B02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ICES (2017) Report of the North Western Working Group (NWWG). Copenhagen, Denmark</w:t>
      </w:r>
    </w:p>
    <w:p w14:paraId="75EA0FA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2F68637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Koen-Alonso M, Fogarty M, Pepin P, Hyde K, Gamble R (2013) Ecosystem production potential in the Northwest Atlantic. Northwest Atlantic Fisheries Organisation Science Council Research Document 13/075</w:t>
      </w:r>
    </w:p>
    <w:p w14:paraId="52BDDE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Leggett WC, Frank KT, Carscadden JE (1984) Meteorological and hydrographic regulation of year-class strength i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Canadian Journal of Fisheries and Aquatic Sciences 41:1193-1201</w:t>
      </w:r>
    </w:p>
    <w:p w14:paraId="590E76E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2005) Southern Labrador and eastern Newfoundland (NAFO Divisions 2J+3KL). In: Brander KM (ed) Spawning and life history information for North Atlantic cod stocks ICES Cooperative Research Report, No 274, p. 138-149</w:t>
      </w:r>
    </w:p>
    <w:p w14:paraId="1AF5171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Brattey J, Cadigan NG, Healey BP, Murphy EF (2005) An assessment of the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xml:space="preserve">) stock in the NAFO Divisions 2J3KL in March 2005. </w:t>
      </w:r>
    </w:p>
    <w:p w14:paraId="4782F77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Davis DJ (1993) Changes in the distribution of capelin in Divisions 2J, 3K and 3L in the autumns of recent years, as inferred from bottom-trawl by-catches and cod stomachs examinations. NAFO SCR Doc 93/54</w:t>
      </w:r>
    </w:p>
    <w:p w14:paraId="065D4A1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Parsons DG, Kulka DW (2000) Was the increase in shrimp biomass on the northeast Newfoundland shelf a consequence of a release in predation pressure from cod? Journal of Northwest Atlantic Fishery Science 27:45-61</w:t>
      </w:r>
    </w:p>
    <w:p w14:paraId="43F0C38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4)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2J3KL in the autumn of 1993.  Capelin in SA2 + Div 3KL DFO Atlantic Fisheries Research Document 94/18, p. 91-98</w:t>
      </w:r>
    </w:p>
    <w:p w14:paraId="0689E41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5)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2J3KL in the Autumn of 1994.  Capelin in SA2 + Div 3KL DFO Atlantic Fisheries Research Document 95/70, p. 63-71</w:t>
      </w:r>
    </w:p>
    <w:p w14:paraId="73001C3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7)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3KL in the spring of 1996.  Capelin in SA2 + Div 3KL DFO Atlantic Fisheries Research Document 97/29, p. 84-90</w:t>
      </w:r>
    </w:p>
    <w:p w14:paraId="664796B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Miller DS, Carscadden J (1983) Capelin Acoustic Biomass Survey for NAFO Division 2J3K, October 1983. CAFSAC Research Document 84/79</w:t>
      </w:r>
    </w:p>
    <w:p w14:paraId="636CD20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Montevecchi WA (2007) Binary dietary responses of northern gannets </w:t>
      </w:r>
      <w:r w:rsidRPr="00911A3B">
        <w:rPr>
          <w:rFonts w:ascii="Times New Roman" w:hAnsi="Times New Roman" w:cs="Times New Roman"/>
          <w:i/>
          <w:noProof/>
          <w:sz w:val="24"/>
          <w:szCs w:val="24"/>
        </w:rPr>
        <w:t>Sula bassana</w:t>
      </w:r>
      <w:r w:rsidRPr="00911A3B">
        <w:rPr>
          <w:rFonts w:ascii="Times New Roman" w:hAnsi="Times New Roman" w:cs="Times New Roman"/>
          <w:noProof/>
          <w:sz w:val="24"/>
          <w:szCs w:val="24"/>
        </w:rPr>
        <w:t xml:space="preserve"> indicate changing food web and oceanographic conditions. Marine Ecology Progress Series 352:213-220</w:t>
      </w:r>
    </w:p>
    <w:p w14:paraId="60C131B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ntevecchi WA, Myers RA (1992) Monitoring fluctuations in pelagic fish availability with seabirds. Canadian Atlantic Fisheries Scientific Advisory Committee Research Document 92/94</w:t>
      </w:r>
    </w:p>
    <w:p w14:paraId="6E9C88D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ntevecchi WA, Myers RA (1997) Centurial and decadal oceanographic influences on changes in Northern Gannet populations and diets in the Northwest Atlantic: Implications for climate change. ICES Journal of Marine Science 54:608-614</w:t>
      </w:r>
    </w:p>
    <w:p w14:paraId="063AF1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rgan MJ, Koen-Alonso M, Rideout RM, Buren AD, Maddock Parsons D (2017) Growth and condition in relation to the lack of recovery of northern cod. ICES Journal of Marine Science 75:631-641</w:t>
      </w:r>
    </w:p>
    <w:p w14:paraId="1E4DDC7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wbray F (2002) Changes in the vertical distributi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off Newfoundland. ICES Journal of Marine Science 59:942-949</w:t>
      </w:r>
    </w:p>
    <w:p w14:paraId="2C0F753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Mowbray F (2014) Recent spring offshore acoustic survey results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 3L. DFO Canadian Science Advisory Secretariat Research Document 2013/040</w:t>
      </w:r>
    </w:p>
    <w:p w14:paraId="681134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llowney D, Maillet G, Dawe E, Rose G, Rowe S (2016) Spawning delays of norther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nd recovery dynamics: A mismatch with ice-mediated spring bloom? Progress in Oceanography 141:144-152</w:t>
      </w:r>
    </w:p>
    <w:p w14:paraId="7718B53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Mullowney DRJ, Rose GA (2014) Is recovery of northern cod limited by poor feeding? The capelin hypothesis revisited. ICES Journal of Marine Science: Journal du Conseil</w:t>
      </w:r>
    </w:p>
    <w:p w14:paraId="09ED1C8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nafò MR, Davey Smith G (2018) Robust research needs many lines of evidence. Nature 553:399-401</w:t>
      </w:r>
    </w:p>
    <w:p w14:paraId="686D4D2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rphy HM, Pepin P, Robert D (2018) Re-visiting the drivers of capelin recruitment in Newfoundland since 1991. Fisheries Research 200:1-10</w:t>
      </w:r>
    </w:p>
    <w:p w14:paraId="4434A0C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FO (2014) Report of the 7</w:t>
      </w:r>
      <w:r w:rsidRPr="00911A3B">
        <w:rPr>
          <w:rFonts w:ascii="Times New Roman" w:hAnsi="Times New Roman" w:cs="Times New Roman"/>
          <w:noProof/>
          <w:sz w:val="24"/>
          <w:szCs w:val="24"/>
          <w:vertAlign w:val="superscript"/>
        </w:rPr>
        <w:t>th</w:t>
      </w:r>
      <w:r w:rsidRPr="00911A3B">
        <w:rPr>
          <w:rFonts w:ascii="Times New Roman" w:hAnsi="Times New Roman" w:cs="Times New Roman"/>
          <w:noProof/>
          <w:sz w:val="24"/>
          <w:szCs w:val="24"/>
        </w:rPr>
        <w:t xml:space="preserve"> Meeting of the NAFO Scientific Council (SC) Working Group on Ecosystem Science and Assessment (WGESA).  Northwest Atlantic Fisheries Organisation Science Council Studies Doc 14/023 Serial No N6410, NAFO Headquarters, Dartmouth, NS, Canada</w:t>
      </w:r>
    </w:p>
    <w:p w14:paraId="320928E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 (1996) The relationship between oceanographic conditions in the 1990s and changes in spawning behaviour, growth and early life history of capelin (M</w:t>
      </w:r>
      <w:r w:rsidRPr="00911A3B">
        <w:rPr>
          <w:rFonts w:ascii="Times New Roman" w:hAnsi="Times New Roman" w:cs="Times New Roman"/>
          <w:i/>
          <w:noProof/>
          <w:sz w:val="24"/>
          <w:szCs w:val="24"/>
        </w:rPr>
        <w:t>allotus villosus)</w:t>
      </w:r>
      <w:r w:rsidRPr="00911A3B">
        <w:rPr>
          <w:rFonts w:ascii="Times New Roman" w:hAnsi="Times New Roman" w:cs="Times New Roman"/>
          <w:noProof/>
          <w:sz w:val="24"/>
          <w:szCs w:val="24"/>
        </w:rPr>
        <w:t>. NAFO Sci Coun Studies 24:55-68</w:t>
      </w:r>
    </w:p>
    <w:p w14:paraId="2472A5E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1997) Results of the 1996 aerial survey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schools.  Capelin in SA2 + Div 3KL DFO Atlantic Fisheries Research Document, 97/29, p. 63-73</w:t>
      </w:r>
    </w:p>
    <w:p w14:paraId="5D54023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Mowbray F (2014)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recruitment indices in NAFO Division 3KL. DFO Canadian Science Advisory Secretariat Research Document 2013/091</w:t>
      </w:r>
    </w:p>
    <w:p w14:paraId="7AE5A34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Wheeler JP (2002)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spawning behaviour in Newfoundland waters - the interaction between beach and demersal spawning. ICES Journal of Marine Science 59:909-916</w:t>
      </w:r>
    </w:p>
    <w:p w14:paraId="56B6274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Neville V, Rose GA, Rowe S, Jamieson R, Piercey G (2018) Otolith chemistry and redistributions of northern cod: evidence of Smith Sound-Bonavista Corridor connectivity. Canadian Journal of Fisheries and Aquatic Sciences 75:2302:2312</w:t>
      </w:r>
    </w:p>
    <w:p w14:paraId="250D76B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Nilssen KT, Haug T, Øritsland T, Lindblom L, Kjellqwist SA (1998) Invasions of harp seals </w:t>
      </w:r>
      <w:r w:rsidRPr="00911A3B">
        <w:rPr>
          <w:rFonts w:ascii="Times New Roman" w:hAnsi="Times New Roman" w:cs="Times New Roman"/>
          <w:i/>
          <w:noProof/>
          <w:sz w:val="24"/>
          <w:szCs w:val="24"/>
        </w:rPr>
        <w:t>Phoca groenlandica</w:t>
      </w:r>
      <w:r w:rsidRPr="00911A3B">
        <w:rPr>
          <w:rFonts w:ascii="Times New Roman" w:hAnsi="Times New Roman" w:cs="Times New Roman"/>
          <w:noProof/>
          <w:sz w:val="24"/>
          <w:szCs w:val="24"/>
        </w:rPr>
        <w:t xml:space="preserve"> Erxleben to coastal waters of nor way in 1995: Ecological and demographic implications. Sarsia 83:337-345</w:t>
      </w:r>
    </w:p>
    <w:p w14:paraId="1090B6A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O'Driscoll RL, Rose GA (2001) In situ acoustic target strength of juvenile capelin. ICES Journal of Marine Science 58:342-345</w:t>
      </w:r>
    </w:p>
    <w:p w14:paraId="1ABC12E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3C2D6FB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DD3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pin P, Colbourne E, Maillet G (2011) Seasonal patterns in zooplankton community structure on the Newfoundland and Labrador Shelf. Progress in Oceanography 91:273-285</w:t>
      </w:r>
    </w:p>
    <w:p w14:paraId="18E9FB4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pin P, Higdon J, Koen-Alonso M, Fogarty M, Ollerhead N (2014) Application of ecoregion analysis to the identification of Ecosystem Production Units (EPUs) in the NAFO Convention Area. NAFO SCR Doc 14/069</w:t>
      </w:r>
    </w:p>
    <w:p w14:paraId="635A393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Pikitch EK, Boersma PD, Boyd IL, Conover DO, Cury PM, Essington TE, Heppell SS, Houde ED, Mangel M, Pauly D, Plagányi E, Sainsbury KJ, Steneck RS (2012) Little fish: big </w:t>
      </w:r>
      <w:r w:rsidRPr="00911A3B">
        <w:rPr>
          <w:rFonts w:ascii="Times New Roman" w:hAnsi="Times New Roman" w:cs="Times New Roman"/>
          <w:noProof/>
          <w:sz w:val="24"/>
          <w:szCs w:val="24"/>
        </w:rPr>
        <w:lastRenderedPageBreak/>
        <w:t>impact: managing a crucial link in ocean food webs. Lenfest Ocean Program, Washington, DC</w:t>
      </w:r>
    </w:p>
    <w:p w14:paraId="175121E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rince JD, Loneragan NR, Okey TA (2008) Contraction of the banana prawn (</w:t>
      </w:r>
      <w:r w:rsidRPr="00911A3B">
        <w:rPr>
          <w:rFonts w:ascii="Times New Roman" w:hAnsi="Times New Roman" w:cs="Times New Roman"/>
          <w:i/>
          <w:noProof/>
          <w:sz w:val="24"/>
          <w:szCs w:val="24"/>
        </w:rPr>
        <w:t>Penaeus merguiensis</w:t>
      </w:r>
      <w:r w:rsidRPr="00911A3B">
        <w:rPr>
          <w:rFonts w:ascii="Times New Roman" w:hAnsi="Times New Roman" w:cs="Times New Roman"/>
          <w:noProof/>
          <w:sz w:val="24"/>
          <w:szCs w:val="24"/>
        </w:rPr>
        <w:t>) fishery of Albatross Bay in the Gulf of Carpentaria, Australia. Marine and Freshwater Research 59:383-390</w:t>
      </w:r>
    </w:p>
    <w:p w14:paraId="1E8EACF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R Core Team (2018) R: A language and environment for statistical computing. R Foundation for Statistical Computing, Vienna, Austria. URL </w:t>
      </w:r>
      <w:hyperlink r:id="rId15" w:history="1">
        <w:r w:rsidRPr="00911A3B">
          <w:rPr>
            <w:rStyle w:val="Hyperlink"/>
            <w:rFonts w:ascii="Times New Roman" w:hAnsi="Times New Roman" w:cs="Times New Roman"/>
            <w:noProof/>
            <w:sz w:val="24"/>
            <w:szCs w:val="24"/>
          </w:rPr>
          <w:t>https://www.R-project.org/</w:t>
        </w:r>
      </w:hyperlink>
      <w:r w:rsidRPr="00911A3B">
        <w:rPr>
          <w:rFonts w:ascii="Times New Roman" w:hAnsi="Times New Roman" w:cs="Times New Roman"/>
          <w:noProof/>
          <w:sz w:val="24"/>
          <w:szCs w:val="24"/>
        </w:rPr>
        <w:t>.</w:t>
      </w:r>
    </w:p>
    <w:p w14:paraId="628DE72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egular P, Montevecchi W, Hedd A, Robertson G, Wilhelm S (2013) Canadian fishery closures provide a large-scale test of the impact of gillnet bycatch on seabird populations. Biology Letters 9</w:t>
      </w:r>
    </w:p>
    <w:p w14:paraId="78E9AD3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eid PC, Colebrook JM, Matthews JBL, Aiken J (2003) The Continuous Plankton Recorder: concepts and history, from Plankton Indicator to undulating recorders. Progress in Oceanography 58:117-173</w:t>
      </w:r>
    </w:p>
    <w:p w14:paraId="37A60B7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Renard D, Bez N, Desassis N, Beucher H, Ors F, Freulon X (2018) RGeostats: Geostatistical Package. </w:t>
      </w:r>
    </w:p>
    <w:p w14:paraId="7812A5F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ice J (2002) Changes to the large marine ecosystem of the Newfoundland-Labrador shelf. In: Sherman K, Skjoldal HR (eds) Large marine ecosystems of the North Atlantic. Elsevier Science B.V., p. 51-103</w:t>
      </w:r>
    </w:p>
    <w:p w14:paraId="7E76482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1993) Cod spawning on a migration highway in the north-west Atlantic. Nature 366:458-461</w:t>
      </w:r>
    </w:p>
    <w:p w14:paraId="1ABBD6F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2007) Cod: an ecological history of the North Atlantic fisheries. Breakwater Books, St John's, NL</w:t>
      </w:r>
    </w:p>
    <w:p w14:paraId="33329BD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Rose GA, deYoung B, Kulka DW, Goddard SV, Fletcher GL (2000) Distribution shifts and overfishing the northern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a view from the ocean. Canadian Journal of Fisheries and Aquatic Sciences 57:644-663</w:t>
      </w:r>
    </w:p>
    <w:p w14:paraId="3792813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Kulka DW (1999) Hyperaggregation of fish and fisheries: how catch-per-unit-effort increased as the northern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declined. Canadian Journal of Fisheries and Aquatic Sciences 56:118-127</w:t>
      </w:r>
    </w:p>
    <w:p w14:paraId="0A73241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O'Driscoll RL (2002) Capelin are good for cod: can the northern stock rebuild without them? ICES Journal of Marine Science 59:1018-1026</w:t>
      </w:r>
    </w:p>
    <w:p w14:paraId="7E3B964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Rowe S (2018) Does redistribution or local growth underpin rebuilding of Canada’s Northern cod? Canadian Journal of Fisheries and Aquatic Sciences:1-11</w:t>
      </w:r>
    </w:p>
    <w:p w14:paraId="4F006C5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E4A3E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kagseth Ø, Slotte A, Stenevik EK, Nash RDM (2015) Characteristics of the Norwegian Coastal Current during Years with High Recruitment of Norwegian Spring Spawning Herring (Clupea harengus L.). PLOS ONE 10:e0144117</w:t>
      </w:r>
    </w:p>
    <w:p w14:paraId="615AB9F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tenson GB (2012) Estimating consumption of prey by harp seals (</w:t>
      </w:r>
      <w:r w:rsidRPr="00911A3B">
        <w:rPr>
          <w:rFonts w:ascii="Times New Roman" w:hAnsi="Times New Roman" w:cs="Times New Roman"/>
          <w:i/>
          <w:noProof/>
          <w:sz w:val="24"/>
          <w:szCs w:val="24"/>
        </w:rPr>
        <w:t>Pagophilus groenlandicus</w:t>
      </w:r>
      <w:r w:rsidRPr="00911A3B">
        <w:rPr>
          <w:rFonts w:ascii="Times New Roman" w:hAnsi="Times New Roman" w:cs="Times New Roman"/>
          <w:noProof/>
          <w:sz w:val="24"/>
          <w:szCs w:val="24"/>
        </w:rPr>
        <w:t>) in NAFO Divisions 2J3KL. Canadian Science Advisory Secretariat (CSAS) Research Document 2012/156</w:t>
      </w:r>
    </w:p>
    <w:p w14:paraId="709E1BF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tenson GB, Buren AD, Koen-Alonso M (2016) The impact of changing climate and abundance on reproduction in an ice-dependent species, the Northwest Atlantic harp seal,</w:t>
      </w:r>
      <w:r w:rsidRPr="00911A3B">
        <w:rPr>
          <w:rFonts w:ascii="Times New Roman" w:hAnsi="Times New Roman" w:cs="Times New Roman"/>
          <w:i/>
          <w:noProof/>
          <w:sz w:val="24"/>
          <w:szCs w:val="24"/>
        </w:rPr>
        <w:t xml:space="preserve"> </w:t>
      </w:r>
      <w:r w:rsidRPr="00911A3B">
        <w:rPr>
          <w:rFonts w:ascii="Times New Roman" w:hAnsi="Times New Roman" w:cs="Times New Roman"/>
          <w:i/>
          <w:noProof/>
          <w:sz w:val="24"/>
          <w:szCs w:val="24"/>
        </w:rPr>
        <w:lastRenderedPageBreak/>
        <w:t>Pagophilus groenlandicus</w:t>
      </w:r>
      <w:r w:rsidRPr="00911A3B">
        <w:rPr>
          <w:rFonts w:ascii="Times New Roman" w:hAnsi="Times New Roman" w:cs="Times New Roman"/>
          <w:noProof/>
          <w:sz w:val="24"/>
          <w:szCs w:val="24"/>
        </w:rPr>
        <w:t>. ICES Journal of Marine Science: Journal du Conseil 73:250-262</w:t>
      </w:r>
    </w:p>
    <w:p w14:paraId="7CA3B2A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Stenson GB, Wakeham D, Buren AD, Koen-Alonso M (2014) Density-dependent and density-independent factors influencing reproductive rates in Northwest Atlantic harp seals, </w:t>
      </w:r>
      <w:r w:rsidRPr="00911A3B">
        <w:rPr>
          <w:rFonts w:ascii="Times New Roman" w:hAnsi="Times New Roman" w:cs="Times New Roman"/>
          <w:i/>
          <w:noProof/>
          <w:sz w:val="24"/>
          <w:szCs w:val="24"/>
        </w:rPr>
        <w:t>Pagophilus groenlandicus</w:t>
      </w:r>
      <w:r w:rsidRPr="00911A3B">
        <w:rPr>
          <w:rFonts w:ascii="Times New Roman" w:hAnsi="Times New Roman" w:cs="Times New Roman"/>
          <w:noProof/>
          <w:sz w:val="24"/>
          <w:szCs w:val="24"/>
        </w:rPr>
        <w:t>. DFO Canadian Science Advisory Secretariat Research Document 2014/058</w:t>
      </w:r>
    </w:p>
    <w:p w14:paraId="2F09043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empleman W (1948) The life history of the cap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O. F. Müller) in Newfoundland waters. Bulletin of the Newfoundland Government Laboratory 17:1-151</w:t>
      </w:r>
    </w:p>
    <w:p w14:paraId="07F456B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horson J, T., Pinsky M, L., Ward E, J., Gimenez O (2016) Model‐based inference for estimating shifts in species distribution, area occupied and centre of gravity. Methods in Ecology and Evolution 7:990-1002</w:t>
      </w:r>
    </w:p>
    <w:p w14:paraId="43AFEAB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horson JT, Barnett LAK (2017) Comparing estimates of abundance trends and distribution shifts using single- and multispecies models of fishes and biogenic habitat. ICES Journal of Marine Science 74:1311-1321</w:t>
      </w:r>
    </w:p>
    <w:p w14:paraId="4ECD7EA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oresen R, Østvedt OJ (2000) Variation in abundance of Norwegian spring-spawning herring (Clupea harengus, Clupeidae) throughout the 20th century and the influence of climatic fluctuations. Fish and Fisheries 1:231-256</w:t>
      </w:r>
    </w:p>
    <w:p w14:paraId="3C816BC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Vilhjálmsson H (1994) The Icelandic capelin stock. Rit Fiskideildar 13:1-281</w:t>
      </w:r>
    </w:p>
    <w:p w14:paraId="4C11266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lberg MJ, Thorson JT, Linton BC, Berkson J (2009) Incorporating time-varying catchability into population dynamic stock assessment models. Reviews in Fisheries Science 18:7-24</w:t>
      </w:r>
    </w:p>
    <w:p w14:paraId="48FA5D0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lhelm SI, Robertson GJ, Ryan PC, Tobin SF, Elliot RD (2009) Re-evaluating the use of beached bird oiling rates to assess long-term trends in chronic oil pollution. Marine Pollution Bulletin 58:249-255</w:t>
      </w:r>
    </w:p>
    <w:p w14:paraId="47D0F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Winters GH (1970) Biological changes in coastal capelin from the over-wintering to the spawning condition. Journal of the Fisheries Research Board of Canada 27:2215-2224</w:t>
      </w:r>
    </w:p>
    <w:p w14:paraId="35E1A76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nters GH (1995) Interaction between timing, capelin distribution and biomass estimates from the Div. 2J3K capelin acoustic survey.  Capelin in SA2 + Div 3KL. DFO Atlantic Fisheries Research Document 95/70, p. 167-179</w:t>
      </w:r>
    </w:p>
    <w:p w14:paraId="2CDFB80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nters GH, Wheeler JP (1985) Interaction Between Stock Area, Stock Abundance, and Catchability Coefficient. Canadian Journal of Fisheries and Aquatic Sciences 42:989-998</w:t>
      </w:r>
    </w:p>
    <w:p w14:paraId="1DA341A1"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illez M, Poulard J-C, Rivoirard J, Petitgas P, Bez N (2007) Indices for capturing spatial patterns and their evolution in time, with application to European hake (Merluccius merluccius) in the Bay of Biscay. ICES Journal of Marine Science 64:537-550</w:t>
      </w:r>
    </w:p>
    <w:p w14:paraId="1B197E9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illez M, Rivoirard J, Petitgas P (2009) Notes on survey-based spatial indicators for monitoring fish populations. Aquatic Living Resources 22:155-164</w:t>
      </w:r>
    </w:p>
    <w:p w14:paraId="3C1AAD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rm B, Tittensor DP (2011) Range contraction in large pelagic predators. Proceedings of the National Academy of Sciences 108:11942</w:t>
      </w:r>
    </w:p>
    <w:p w14:paraId="668CE1E8" w14:textId="77777777" w:rsidR="00F2454C" w:rsidRDefault="00F2454C" w:rsidP="00911A3B">
      <w:pPr>
        <w:pStyle w:val="EndNoteBibliography"/>
        <w:spacing w:line="480" w:lineRule="auto"/>
        <w:ind w:left="720" w:hanging="720"/>
      </w:pPr>
      <w:r w:rsidRPr="00911A3B">
        <w:rPr>
          <w:rFonts w:ascii="Times New Roman" w:hAnsi="Times New Roman" w:cs="Times New Roman"/>
          <w:sz w:val="24"/>
          <w:szCs w:val="24"/>
        </w:rPr>
        <w:fldChar w:fldCharType="end"/>
      </w:r>
    </w:p>
    <w:p w14:paraId="755CDABB" w14:textId="43C009B3" w:rsidR="00794830" w:rsidRDefault="00794830" w:rsidP="00F2454C">
      <w:pPr>
        <w:pStyle w:val="EndNoteBibliography"/>
        <w:spacing w:line="480" w:lineRule="auto"/>
        <w:ind w:left="720" w:hanging="720"/>
      </w:pPr>
    </w:p>
    <w:sectPr w:rsidR="00794830" w:rsidSect="00BD35A4">
      <w:headerReference w:type="default" r:id="rId16"/>
      <w:footerReference w:type="default" r:id="rId17"/>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damack, Aaron" w:date="2018-12-31T11:31:00Z" w:initials="AA">
    <w:p w14:paraId="279E1D61" w14:textId="37347687" w:rsidR="00BA1455" w:rsidRDefault="00BA1455">
      <w:pPr>
        <w:pStyle w:val="CommentText"/>
      </w:pPr>
      <w:r>
        <w:rPr>
          <w:rStyle w:val="CommentReference"/>
        </w:rPr>
        <w:annotationRef/>
      </w:r>
      <w:r>
        <w:t xml:space="preserve">This seems potentially confusing given we don’t identify/describe the spring acoustic survey in the abstract. </w:t>
      </w:r>
      <w:r w:rsidR="00425AFD">
        <w:t xml:space="preserve">Maybe call it the “spring acoustic capelin survey”. </w:t>
      </w:r>
    </w:p>
  </w:comment>
  <w:comment w:id="6" w:author="Adamack, Aaron" w:date="2018-12-31T12:26:00Z" w:initials="AA">
    <w:p w14:paraId="48C3731C" w14:textId="5ABB5DF2" w:rsidR="00445C45" w:rsidRDefault="00445C45">
      <w:pPr>
        <w:pStyle w:val="CommentText"/>
      </w:pPr>
      <w:r>
        <w:rPr>
          <w:rStyle w:val="CommentReference"/>
        </w:rPr>
        <w:annotationRef/>
      </w:r>
      <w:r>
        <w:t>Could Pikitch et al. 2012 be dropped?</w:t>
      </w:r>
    </w:p>
  </w:comment>
  <w:comment w:id="13" w:author="Adamack, Aaron" w:date="2018-12-31T12:27:00Z" w:initials="AA">
    <w:p w14:paraId="6C0B204F" w14:textId="247042D7" w:rsidR="00445C45" w:rsidRDefault="00445C45">
      <w:pPr>
        <w:pStyle w:val="CommentText"/>
      </w:pPr>
      <w:r>
        <w:rPr>
          <w:rStyle w:val="CommentReference"/>
        </w:rPr>
        <w:annotationRef/>
      </w:r>
      <w:r>
        <w:t>Could 1 reference be dropped from here?</w:t>
      </w:r>
    </w:p>
  </w:comment>
  <w:comment w:id="14" w:author="Adamack, Aaron" w:date="2018-12-31T12:28:00Z" w:initials="AA">
    <w:p w14:paraId="40912786" w14:textId="73FF2101" w:rsidR="00445C45" w:rsidRDefault="00445C45">
      <w:pPr>
        <w:pStyle w:val="CommentText"/>
      </w:pPr>
      <w:r>
        <w:rPr>
          <w:rStyle w:val="CommentReference"/>
        </w:rPr>
        <w:annotationRef/>
      </w:r>
      <w:r>
        <w:t>Is there room to drop a reference here? Perhaps Barange et al. 2009?</w:t>
      </w:r>
    </w:p>
  </w:comment>
  <w:comment w:id="21" w:author="Adamack, Aaron" w:date="2018-12-31T12:36:00Z" w:initials="AA">
    <w:p w14:paraId="70F840EB" w14:textId="093224E0" w:rsidR="00DD080E" w:rsidRDefault="00DD080E">
      <w:pPr>
        <w:pStyle w:val="CommentText"/>
      </w:pPr>
      <w:r>
        <w:rPr>
          <w:rStyle w:val="CommentReference"/>
        </w:rPr>
        <w:annotationRef/>
      </w:r>
      <w:r>
        <w:t>Perhaps drop Hjermann et al. 2004?</w:t>
      </w:r>
    </w:p>
  </w:comment>
  <w:comment w:id="22" w:author="Adamack, Aaron" w:date="2018-12-31T14:00:00Z" w:initials="AA">
    <w:p w14:paraId="6534DC15" w14:textId="3179A3E9" w:rsidR="00C963DA" w:rsidRDefault="00C963DA">
      <w:pPr>
        <w:pStyle w:val="CommentText"/>
      </w:pPr>
      <w:r>
        <w:rPr>
          <w:rStyle w:val="CommentReference"/>
        </w:rPr>
        <w:annotationRef/>
      </w:r>
      <w:r>
        <w:t>Can we drop Miller 1997?</w:t>
      </w:r>
      <w:r w:rsidR="004A6403">
        <w:t xml:space="preserve"> Would Miller 1994 or 1995 work instead?</w:t>
      </w:r>
    </w:p>
  </w:comment>
  <w:comment w:id="28" w:author="Adamack, Aaron" w:date="2018-12-31T14:01:00Z" w:initials="AA">
    <w:p w14:paraId="42B61B22" w14:textId="70FD8BDE" w:rsidR="00C963DA" w:rsidRDefault="00C963DA">
      <w:pPr>
        <w:pStyle w:val="CommentText"/>
      </w:pPr>
      <w:r>
        <w:rPr>
          <w:rStyle w:val="CommentReference"/>
        </w:rPr>
        <w:annotationRef/>
      </w:r>
      <w:r>
        <w:t xml:space="preserve">Suggested for consistency </w:t>
      </w:r>
      <w:r w:rsidR="004A6403">
        <w:t xml:space="preserve">and clarity </w:t>
      </w:r>
      <w:r>
        <w:t>of units</w:t>
      </w:r>
      <w:r w:rsidR="004A6403">
        <w:t xml:space="preserve">. Alternatively, given that most of the paper refers to thousand tonnes, perhaps it might be better to change the prior line (line 76 at the moment) to 2,000 to 6,000 kt and then everywhere else, replace thousand tonnes with kt. Switching between Mt and thousand tonnes can be confusing. </w:t>
      </w:r>
    </w:p>
  </w:comment>
  <w:comment w:id="29" w:author="Adamack, Aaron" w:date="2018-12-31T14:04:00Z" w:initials="AA">
    <w:p w14:paraId="1F70B8AD" w14:textId="696C6B4B" w:rsidR="00C963DA" w:rsidRDefault="00C963DA">
      <w:pPr>
        <w:pStyle w:val="CommentText"/>
      </w:pPr>
      <w:r>
        <w:rPr>
          <w:rStyle w:val="CommentReference"/>
        </w:rPr>
        <w:annotationRef/>
      </w:r>
      <w:r>
        <w:t>We have 6 references here, are they all needed? Potential candidates for dropping (e.g. references only used once):</w:t>
      </w:r>
    </w:p>
    <w:p w14:paraId="7CA68E08" w14:textId="77777777" w:rsidR="00C963DA" w:rsidRDefault="00C963DA">
      <w:pPr>
        <w:pStyle w:val="CommentText"/>
      </w:pPr>
      <w:r>
        <w:t>deYoung &amp; Rose 1993</w:t>
      </w:r>
    </w:p>
    <w:p w14:paraId="2D8C1BA0" w14:textId="77777777" w:rsidR="00C963DA" w:rsidRDefault="00C963DA">
      <w:pPr>
        <w:pStyle w:val="CommentText"/>
      </w:pPr>
      <w:r>
        <w:t>Rice 2002</w:t>
      </w:r>
    </w:p>
    <w:p w14:paraId="43D0DD19" w14:textId="388D1488" w:rsidR="00C963DA" w:rsidRDefault="00C963DA">
      <w:pPr>
        <w:pStyle w:val="CommentText"/>
      </w:pPr>
      <w:r>
        <w:t>Hammill et al. 2011</w:t>
      </w:r>
    </w:p>
  </w:comment>
  <w:comment w:id="36" w:author="Adamack, Aaron" w:date="2018-12-31T14:11:00Z" w:initials="AA">
    <w:p w14:paraId="21313CE6" w14:textId="76A92A41" w:rsidR="00AE1F9D" w:rsidRDefault="00AE1F9D">
      <w:pPr>
        <w:pStyle w:val="CommentText"/>
      </w:pPr>
      <w:r>
        <w:rPr>
          <w:rStyle w:val="CommentReference"/>
        </w:rPr>
        <w:annotationRef/>
      </w:r>
      <w:r>
        <w:t>Is Nakashima &amp; Wheeler 2002 needed? Might be a potential target for dropping as it only seems to be used once…</w:t>
      </w:r>
    </w:p>
  </w:comment>
  <w:comment w:id="43" w:author="Adamack, Aaron" w:date="2018-12-31T14:13:00Z" w:initials="AA">
    <w:p w14:paraId="67CE1F19" w14:textId="68A26651" w:rsidR="00AE1F9D" w:rsidRDefault="00AE1F9D">
      <w:pPr>
        <w:pStyle w:val="CommentText"/>
      </w:pPr>
      <w:r>
        <w:rPr>
          <w:rStyle w:val="CommentReference"/>
        </w:rPr>
        <w:annotationRef/>
      </w:r>
      <w:r>
        <w:t>Obradovich et al. 2014 seems to be missing from the reference section. Is this a potential target for dropping?</w:t>
      </w:r>
    </w:p>
  </w:comment>
  <w:comment w:id="44" w:author="Adamack, Aaron" w:date="2018-12-31T14:27:00Z" w:initials="AA">
    <w:p w14:paraId="044C0734" w14:textId="67028742" w:rsidR="00FC2AE3" w:rsidRDefault="00FC2AE3">
      <w:pPr>
        <w:pStyle w:val="CommentText"/>
      </w:pPr>
      <w:r>
        <w:rPr>
          <w:rStyle w:val="CommentReference"/>
        </w:rPr>
        <w:annotationRef/>
      </w:r>
      <w:r>
        <w:t>This part is confusing. Not sure if this is correct, but would it be clearer to say “beginning in 1999, but was not surveyed in 2006 and 2014-16”</w:t>
      </w:r>
    </w:p>
  </w:comment>
  <w:comment w:id="45" w:author="Adamack, Aaron" w:date="2018-12-31T16:47:00Z" w:initials="AA">
    <w:p w14:paraId="52ECE27F" w14:textId="57D68B6D" w:rsidR="004A6403" w:rsidRDefault="004A6403">
      <w:pPr>
        <w:pStyle w:val="CommentText"/>
      </w:pPr>
      <w:r>
        <w:rPr>
          <w:rStyle w:val="CommentReference"/>
        </w:rPr>
        <w:annotationRef/>
      </w:r>
      <w:r>
        <w:t>I would suggest changing this to: “6,000 kt in the late 1980s to 23 kt in 2010”</w:t>
      </w:r>
    </w:p>
  </w:comment>
  <w:comment w:id="51" w:author="Adamack, Aaron" w:date="2018-12-31T16:54:00Z" w:initials="AA">
    <w:p w14:paraId="7711EE2E" w14:textId="2B0CBC20" w:rsidR="00F70E4C" w:rsidRDefault="00F70E4C">
      <w:pPr>
        <w:pStyle w:val="CommentText"/>
      </w:pPr>
      <w:r>
        <w:rPr>
          <w:rStyle w:val="CommentReference"/>
        </w:rPr>
        <w:annotationRef/>
      </w:r>
      <w:r>
        <w:t>Switch to 3,000 to 6,000 kt?</w:t>
      </w:r>
    </w:p>
  </w:comment>
  <w:comment w:id="52" w:author="Adamack, Aaron" w:date="2018-12-31T16:56:00Z" w:initials="AA">
    <w:p w14:paraId="62FA8E75" w14:textId="5317E60B" w:rsidR="00F70E4C" w:rsidRDefault="00F70E4C">
      <w:pPr>
        <w:pStyle w:val="CommentText"/>
      </w:pPr>
      <w:r>
        <w:rPr>
          <w:rStyle w:val="CommentReference"/>
        </w:rPr>
        <w:annotationRef/>
      </w:r>
      <w:r>
        <w:t>Do we need to explain where this number comes from? This seems like a potential target for criticism. Perhaps we’ve too narrowly defined “un-surveyed inshore waters”</w:t>
      </w:r>
    </w:p>
  </w:comment>
  <w:comment w:id="71" w:author="Adamack, Aaron" w:date="2018-12-31T17:53:00Z" w:initials="AA">
    <w:p w14:paraId="608E2781" w14:textId="303912F1" w:rsidR="004B547B" w:rsidRDefault="004B547B">
      <w:pPr>
        <w:pStyle w:val="CommentText"/>
      </w:pPr>
      <w:r>
        <w:rPr>
          <w:rStyle w:val="CommentReference"/>
        </w:rPr>
        <w:annotationRef/>
      </w:r>
      <w:r>
        <w:t>Should we include standard deviation?</w:t>
      </w:r>
    </w:p>
  </w:comment>
  <w:comment w:id="78" w:author="Adamack, Aaron" w:date="2018-12-31T17:55:00Z" w:initials="AA">
    <w:p w14:paraId="23BE4E7B" w14:textId="42CD24E1" w:rsidR="004B547B" w:rsidRDefault="004B547B">
      <w:pPr>
        <w:pStyle w:val="CommentText"/>
      </w:pPr>
      <w:r>
        <w:rPr>
          <w:rStyle w:val="CommentReference"/>
        </w:rPr>
        <w:annotationRef/>
      </w:r>
      <w:r>
        <w:t xml:space="preserve">An excursion to the Scotian Shelf isn’t supported by Kenchington et al. 2015 which shows that capelin on the Scotian Shelf are distinct from Newfoundland (3LK) capelin.  </w:t>
      </w:r>
    </w:p>
  </w:comment>
  <w:comment w:id="80" w:author="Adamack, Aaron" w:date="2018-12-31T18:06:00Z" w:initials="AA">
    <w:p w14:paraId="0B0F67E9" w14:textId="4E1C9BEE" w:rsidR="00FB5C41" w:rsidRDefault="00FB5C41">
      <w:pPr>
        <w:pStyle w:val="CommentText"/>
      </w:pPr>
      <w:r>
        <w:rPr>
          <w:rStyle w:val="CommentReference"/>
        </w:rPr>
        <w:annotationRef/>
      </w:r>
      <w:r>
        <w:t>Do we need both Neville et al. 2018 and Rose &amp; Rowe 2018?</w:t>
      </w:r>
    </w:p>
  </w:comment>
  <w:comment w:id="81" w:author="Adamack, Aaron" w:date="2018-12-31T18:08:00Z" w:initials="AA">
    <w:p w14:paraId="4E2EBAC5" w14:textId="7C683B24" w:rsidR="00FB5C41" w:rsidRDefault="00FB5C41">
      <w:pPr>
        <w:pStyle w:val="CommentText"/>
      </w:pPr>
      <w:r>
        <w:rPr>
          <w:rStyle w:val="CommentReference"/>
        </w:rPr>
        <w:annotationRef/>
      </w:r>
      <w:r>
        <w:t>Are both Pepin et al. 2014 and NAFO 2014 needed?</w:t>
      </w:r>
    </w:p>
  </w:comment>
  <w:comment w:id="85" w:author="Adamack, Aaron" w:date="2018-12-31T18:23:00Z" w:initials="AA">
    <w:p w14:paraId="60C27317" w14:textId="5A996F06" w:rsidR="00EF2F36" w:rsidRDefault="00EF2F36">
      <w:pPr>
        <w:pStyle w:val="CommentText"/>
      </w:pPr>
      <w:r>
        <w:rPr>
          <w:rStyle w:val="CommentReference"/>
        </w:rPr>
        <w:annotationRef/>
      </w:r>
      <w:r>
        <w:t>Do we need all 3 references here? Also, Bourne et al. 2015 seems to be missing from reference section</w:t>
      </w:r>
    </w:p>
  </w:comment>
  <w:comment w:id="90" w:author="Adamack, Aaron" w:date="2018-12-31T18:28:00Z" w:initials="AA">
    <w:p w14:paraId="425B3D91" w14:textId="442C8217" w:rsidR="00EF2F36" w:rsidRDefault="00EF2F36">
      <w:pPr>
        <w:pStyle w:val="CommentText"/>
      </w:pPr>
      <w:r>
        <w:rPr>
          <w:rStyle w:val="CommentReference"/>
        </w:rPr>
        <w:annotationRef/>
      </w:r>
      <w:r>
        <w:t>Could we drop 1 or 2 of these references?</w:t>
      </w:r>
    </w:p>
  </w:comment>
  <w:comment w:id="91" w:author="Adamack, Aaron" w:date="2018-12-31T18:29:00Z" w:initials="AA">
    <w:p w14:paraId="6F5107C7" w14:textId="0896B936" w:rsidR="00EF2F36" w:rsidRDefault="00EF2F36">
      <w:pPr>
        <w:pStyle w:val="CommentText"/>
      </w:pPr>
      <w:r>
        <w:rPr>
          <w:rStyle w:val="CommentReference"/>
        </w:rPr>
        <w:annotationRef/>
      </w:r>
      <w:r>
        <w:t>Could we drop one of these two?</w:t>
      </w:r>
    </w:p>
  </w:comment>
  <w:comment w:id="99" w:author="Adamack, Aaron" w:date="2018-12-31T18:37:00Z" w:initials="AA">
    <w:p w14:paraId="5A400FC3" w14:textId="77777777" w:rsidR="00A54EC8" w:rsidRDefault="00A54EC8">
      <w:pPr>
        <w:pStyle w:val="CommentText"/>
      </w:pPr>
      <w:r>
        <w:rPr>
          <w:rStyle w:val="CommentReference"/>
        </w:rPr>
        <w:annotationRef/>
      </w:r>
      <w:r>
        <w:t>Are these lines going to be distinguishable if printed in black and white or if someone is colour blind?</w:t>
      </w:r>
    </w:p>
    <w:p w14:paraId="288E723B" w14:textId="77777777" w:rsidR="00A54EC8" w:rsidRDefault="00A54EC8">
      <w:pPr>
        <w:pStyle w:val="CommentText"/>
      </w:pPr>
    </w:p>
    <w:p w14:paraId="3E49714B" w14:textId="16EC3B02" w:rsidR="00A54EC8" w:rsidRDefault="00A54EC8">
      <w:pPr>
        <w:pStyle w:val="CommentText"/>
      </w:pPr>
      <w:r>
        <w:t xml:space="preserve">It’s difficult to separate 3L Spring Canada from Trinity Bay (3L) with the figure in colour. </w:t>
      </w:r>
    </w:p>
  </w:comment>
  <w:comment w:id="100" w:author="Adamack, Aaron" w:date="2018-12-31T18:39:00Z" w:initials="AA">
    <w:p w14:paraId="7B21B9AD" w14:textId="372FB4B8" w:rsidR="00A54EC8" w:rsidRDefault="00A54EC8">
      <w:pPr>
        <w:pStyle w:val="CommentText"/>
      </w:pPr>
      <w:r>
        <w:rPr>
          <w:rStyle w:val="CommentReference"/>
        </w:rPr>
        <w:annotationRef/>
      </w:r>
      <w:r>
        <w:t>This might be clearer with a bit thicker lines. However, I can see where this might also be a problem. Maybe just bigger arrow heads?</w:t>
      </w:r>
      <w:bookmarkStart w:id="101" w:name="_GoBack"/>
      <w:bookmarkEnd w:id="10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9E1D61" w15:done="0"/>
  <w15:commentEx w15:paraId="48C3731C" w15:done="0"/>
  <w15:commentEx w15:paraId="6C0B204F" w15:done="0"/>
  <w15:commentEx w15:paraId="40912786" w15:done="0"/>
  <w15:commentEx w15:paraId="70F840EB" w15:done="0"/>
  <w15:commentEx w15:paraId="6534DC15" w15:done="0"/>
  <w15:commentEx w15:paraId="42B61B22" w15:done="0"/>
  <w15:commentEx w15:paraId="43D0DD19" w15:done="0"/>
  <w15:commentEx w15:paraId="21313CE6" w15:done="0"/>
  <w15:commentEx w15:paraId="67CE1F19" w15:done="0"/>
  <w15:commentEx w15:paraId="044C0734" w15:done="0"/>
  <w15:commentEx w15:paraId="52ECE27F" w15:done="0"/>
  <w15:commentEx w15:paraId="7711EE2E" w15:done="0"/>
  <w15:commentEx w15:paraId="62FA8E75" w15:done="0"/>
  <w15:commentEx w15:paraId="608E2781" w15:done="0"/>
  <w15:commentEx w15:paraId="23BE4E7B" w15:done="0"/>
  <w15:commentEx w15:paraId="0B0F67E9" w15:done="0"/>
  <w15:commentEx w15:paraId="4E2EBAC5" w15:done="0"/>
  <w15:commentEx w15:paraId="60C27317" w15:done="0"/>
  <w15:commentEx w15:paraId="425B3D91" w15:done="0"/>
  <w15:commentEx w15:paraId="6F5107C7" w15:done="0"/>
  <w15:commentEx w15:paraId="3E49714B" w15:done="0"/>
  <w15:commentEx w15:paraId="7B21B9A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2A339B" w14:textId="77777777" w:rsidR="005A2E25" w:rsidRDefault="005A2E25">
      <w:r>
        <w:separator/>
      </w:r>
    </w:p>
  </w:endnote>
  <w:endnote w:type="continuationSeparator" w:id="0">
    <w:p w14:paraId="33F77217" w14:textId="77777777" w:rsidR="005A2E25" w:rsidRDefault="005A2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Unicode MS">
    <w:altName w:val="MS Mincho"/>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altName w:val="Segoe UI Semilight"/>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3BC77" w14:textId="23D93D5E" w:rsidR="00BA1455" w:rsidRDefault="00BA1455">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A54EC8">
      <w:rPr>
        <w:noProof/>
        <w:sz w:val="18"/>
        <w:szCs w:val="18"/>
      </w:rPr>
      <w:t>15</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C0346A" w14:textId="77777777" w:rsidR="005A2E25" w:rsidRDefault="005A2E25">
      <w:r>
        <w:separator/>
      </w:r>
    </w:p>
  </w:footnote>
  <w:footnote w:type="continuationSeparator" w:id="0">
    <w:p w14:paraId="7A75906C" w14:textId="77777777" w:rsidR="005A2E25" w:rsidRDefault="005A2E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C2728" w14:textId="77777777" w:rsidR="00BA1455" w:rsidRDefault="00BA1455">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ack, Aaron">
    <w15:presenceInfo w15:providerId="AD" w15:userId="S-1-5-21-334392860-1687531001-4089495415-1507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30"/>
    <w:rsid w:val="0002026E"/>
    <w:rsid w:val="000345F9"/>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4B6E"/>
    <w:rsid w:val="0009576F"/>
    <w:rsid w:val="000A264C"/>
    <w:rsid w:val="000A5C6E"/>
    <w:rsid w:val="000A690F"/>
    <w:rsid w:val="000B2D5E"/>
    <w:rsid w:val="000B2D9C"/>
    <w:rsid w:val="000D54E2"/>
    <w:rsid w:val="000D6F06"/>
    <w:rsid w:val="000E5F7F"/>
    <w:rsid w:val="000F0DFE"/>
    <w:rsid w:val="0010059D"/>
    <w:rsid w:val="00107F33"/>
    <w:rsid w:val="00111A1C"/>
    <w:rsid w:val="00114212"/>
    <w:rsid w:val="001148E6"/>
    <w:rsid w:val="00115163"/>
    <w:rsid w:val="00115EF3"/>
    <w:rsid w:val="0011669B"/>
    <w:rsid w:val="00123EEC"/>
    <w:rsid w:val="00124F1D"/>
    <w:rsid w:val="00126420"/>
    <w:rsid w:val="00126703"/>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C0FD3"/>
    <w:rsid w:val="001C70A5"/>
    <w:rsid w:val="001D02DC"/>
    <w:rsid w:val="001D0877"/>
    <w:rsid w:val="001D22D0"/>
    <w:rsid w:val="001D62AE"/>
    <w:rsid w:val="001E0C56"/>
    <w:rsid w:val="001E6556"/>
    <w:rsid w:val="001F1698"/>
    <w:rsid w:val="001F21DE"/>
    <w:rsid w:val="001F34FA"/>
    <w:rsid w:val="001F3575"/>
    <w:rsid w:val="001F5BB3"/>
    <w:rsid w:val="001F64A1"/>
    <w:rsid w:val="002004C1"/>
    <w:rsid w:val="002036FE"/>
    <w:rsid w:val="00211175"/>
    <w:rsid w:val="002121CD"/>
    <w:rsid w:val="00214FCB"/>
    <w:rsid w:val="00215890"/>
    <w:rsid w:val="002165A2"/>
    <w:rsid w:val="002210EA"/>
    <w:rsid w:val="0022288F"/>
    <w:rsid w:val="00222D38"/>
    <w:rsid w:val="00223061"/>
    <w:rsid w:val="0024170A"/>
    <w:rsid w:val="00247368"/>
    <w:rsid w:val="00252C73"/>
    <w:rsid w:val="00255E40"/>
    <w:rsid w:val="00260B14"/>
    <w:rsid w:val="00260DA4"/>
    <w:rsid w:val="002641B3"/>
    <w:rsid w:val="00265057"/>
    <w:rsid w:val="002652C1"/>
    <w:rsid w:val="0027630A"/>
    <w:rsid w:val="00280722"/>
    <w:rsid w:val="002818A1"/>
    <w:rsid w:val="00281C3B"/>
    <w:rsid w:val="002847D1"/>
    <w:rsid w:val="0028775F"/>
    <w:rsid w:val="00290EB5"/>
    <w:rsid w:val="0029514B"/>
    <w:rsid w:val="002A2AB2"/>
    <w:rsid w:val="002A2CB3"/>
    <w:rsid w:val="002A30C7"/>
    <w:rsid w:val="002B4EF7"/>
    <w:rsid w:val="002C76A0"/>
    <w:rsid w:val="002D2EFF"/>
    <w:rsid w:val="002D6173"/>
    <w:rsid w:val="002E155B"/>
    <w:rsid w:val="002E2E94"/>
    <w:rsid w:val="002E450D"/>
    <w:rsid w:val="002F07AA"/>
    <w:rsid w:val="002F4522"/>
    <w:rsid w:val="002F56D2"/>
    <w:rsid w:val="002F5E8A"/>
    <w:rsid w:val="00304F0D"/>
    <w:rsid w:val="003103B1"/>
    <w:rsid w:val="00317649"/>
    <w:rsid w:val="00322D4C"/>
    <w:rsid w:val="003363DE"/>
    <w:rsid w:val="00337E65"/>
    <w:rsid w:val="00340F77"/>
    <w:rsid w:val="0034141C"/>
    <w:rsid w:val="003450A8"/>
    <w:rsid w:val="00350B15"/>
    <w:rsid w:val="003529C9"/>
    <w:rsid w:val="00356266"/>
    <w:rsid w:val="0035656D"/>
    <w:rsid w:val="00362CB7"/>
    <w:rsid w:val="003655CB"/>
    <w:rsid w:val="00374FA8"/>
    <w:rsid w:val="003753AB"/>
    <w:rsid w:val="003758C3"/>
    <w:rsid w:val="003808B7"/>
    <w:rsid w:val="00382B38"/>
    <w:rsid w:val="00385D88"/>
    <w:rsid w:val="00386A51"/>
    <w:rsid w:val="003959BF"/>
    <w:rsid w:val="003A1BB6"/>
    <w:rsid w:val="003A31BD"/>
    <w:rsid w:val="003A50C5"/>
    <w:rsid w:val="003A6D20"/>
    <w:rsid w:val="003B0263"/>
    <w:rsid w:val="003B23E0"/>
    <w:rsid w:val="003B3E48"/>
    <w:rsid w:val="003C1609"/>
    <w:rsid w:val="003C25F2"/>
    <w:rsid w:val="003C6BBA"/>
    <w:rsid w:val="003D25E2"/>
    <w:rsid w:val="003E4D6F"/>
    <w:rsid w:val="00400C6F"/>
    <w:rsid w:val="00406158"/>
    <w:rsid w:val="00412C15"/>
    <w:rsid w:val="00414029"/>
    <w:rsid w:val="00414487"/>
    <w:rsid w:val="0042564C"/>
    <w:rsid w:val="00425AFD"/>
    <w:rsid w:val="00434232"/>
    <w:rsid w:val="004342E0"/>
    <w:rsid w:val="0043643E"/>
    <w:rsid w:val="00437A4A"/>
    <w:rsid w:val="0044151D"/>
    <w:rsid w:val="00442268"/>
    <w:rsid w:val="004425F2"/>
    <w:rsid w:val="004442B2"/>
    <w:rsid w:val="00445943"/>
    <w:rsid w:val="00445C45"/>
    <w:rsid w:val="00457C8D"/>
    <w:rsid w:val="0046018D"/>
    <w:rsid w:val="00460361"/>
    <w:rsid w:val="00460458"/>
    <w:rsid w:val="00461AF7"/>
    <w:rsid w:val="004633CA"/>
    <w:rsid w:val="0047317B"/>
    <w:rsid w:val="004748E8"/>
    <w:rsid w:val="0048263E"/>
    <w:rsid w:val="004854E0"/>
    <w:rsid w:val="00492AFA"/>
    <w:rsid w:val="004A0FA4"/>
    <w:rsid w:val="004A6403"/>
    <w:rsid w:val="004B547B"/>
    <w:rsid w:val="004C0B42"/>
    <w:rsid w:val="004C470B"/>
    <w:rsid w:val="004C6703"/>
    <w:rsid w:val="004C739E"/>
    <w:rsid w:val="004D27FE"/>
    <w:rsid w:val="004D29CB"/>
    <w:rsid w:val="004E2DC9"/>
    <w:rsid w:val="004E509B"/>
    <w:rsid w:val="00501252"/>
    <w:rsid w:val="00511894"/>
    <w:rsid w:val="0051270F"/>
    <w:rsid w:val="00513DC1"/>
    <w:rsid w:val="00514948"/>
    <w:rsid w:val="00515400"/>
    <w:rsid w:val="00520002"/>
    <w:rsid w:val="00521011"/>
    <w:rsid w:val="00521EDA"/>
    <w:rsid w:val="005227C4"/>
    <w:rsid w:val="00526E12"/>
    <w:rsid w:val="00530FAA"/>
    <w:rsid w:val="00532306"/>
    <w:rsid w:val="00535A36"/>
    <w:rsid w:val="0054128A"/>
    <w:rsid w:val="00544637"/>
    <w:rsid w:val="005446E1"/>
    <w:rsid w:val="0054602F"/>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C3"/>
    <w:rsid w:val="005950C1"/>
    <w:rsid w:val="00595867"/>
    <w:rsid w:val="005966E8"/>
    <w:rsid w:val="005A2E25"/>
    <w:rsid w:val="005A4FC2"/>
    <w:rsid w:val="005A7E70"/>
    <w:rsid w:val="005B242F"/>
    <w:rsid w:val="005B50FB"/>
    <w:rsid w:val="005B5514"/>
    <w:rsid w:val="005D0679"/>
    <w:rsid w:val="005D0B22"/>
    <w:rsid w:val="005D3DDC"/>
    <w:rsid w:val="005D7D4E"/>
    <w:rsid w:val="005E3A06"/>
    <w:rsid w:val="005E4499"/>
    <w:rsid w:val="005F1FBC"/>
    <w:rsid w:val="005F51E5"/>
    <w:rsid w:val="005F566F"/>
    <w:rsid w:val="006124D7"/>
    <w:rsid w:val="006145D8"/>
    <w:rsid w:val="00616834"/>
    <w:rsid w:val="00631433"/>
    <w:rsid w:val="006445CA"/>
    <w:rsid w:val="0064765A"/>
    <w:rsid w:val="00647A06"/>
    <w:rsid w:val="006520B0"/>
    <w:rsid w:val="0065222F"/>
    <w:rsid w:val="0065248B"/>
    <w:rsid w:val="00654754"/>
    <w:rsid w:val="00655B36"/>
    <w:rsid w:val="006603E4"/>
    <w:rsid w:val="00660995"/>
    <w:rsid w:val="00670DA0"/>
    <w:rsid w:val="0067186D"/>
    <w:rsid w:val="00674FD5"/>
    <w:rsid w:val="00680562"/>
    <w:rsid w:val="006827B1"/>
    <w:rsid w:val="0068602E"/>
    <w:rsid w:val="006864D2"/>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5284"/>
    <w:rsid w:val="00705F44"/>
    <w:rsid w:val="007070B0"/>
    <w:rsid w:val="00707996"/>
    <w:rsid w:val="0071007C"/>
    <w:rsid w:val="007100BD"/>
    <w:rsid w:val="00712759"/>
    <w:rsid w:val="00712E87"/>
    <w:rsid w:val="0071625C"/>
    <w:rsid w:val="0072366E"/>
    <w:rsid w:val="00740DF6"/>
    <w:rsid w:val="007414E6"/>
    <w:rsid w:val="0074212B"/>
    <w:rsid w:val="0074414B"/>
    <w:rsid w:val="007522A4"/>
    <w:rsid w:val="00753F10"/>
    <w:rsid w:val="0075511B"/>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E09DF"/>
    <w:rsid w:val="007F0204"/>
    <w:rsid w:val="007F1F8C"/>
    <w:rsid w:val="007F2B40"/>
    <w:rsid w:val="007F492E"/>
    <w:rsid w:val="007F5A29"/>
    <w:rsid w:val="007F5E5C"/>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57CE"/>
    <w:rsid w:val="008574A2"/>
    <w:rsid w:val="008576E4"/>
    <w:rsid w:val="00862C97"/>
    <w:rsid w:val="00865FD2"/>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1A3B"/>
    <w:rsid w:val="0091695F"/>
    <w:rsid w:val="00920C71"/>
    <w:rsid w:val="00924131"/>
    <w:rsid w:val="00924F75"/>
    <w:rsid w:val="00930D4F"/>
    <w:rsid w:val="00944125"/>
    <w:rsid w:val="00951E2A"/>
    <w:rsid w:val="0095413B"/>
    <w:rsid w:val="00954447"/>
    <w:rsid w:val="00961A23"/>
    <w:rsid w:val="00962FFC"/>
    <w:rsid w:val="009646F2"/>
    <w:rsid w:val="0097023F"/>
    <w:rsid w:val="00976095"/>
    <w:rsid w:val="00983FF0"/>
    <w:rsid w:val="00986049"/>
    <w:rsid w:val="00986938"/>
    <w:rsid w:val="009913DA"/>
    <w:rsid w:val="00992801"/>
    <w:rsid w:val="00992CA7"/>
    <w:rsid w:val="009A6C6B"/>
    <w:rsid w:val="009A7FCF"/>
    <w:rsid w:val="009B0741"/>
    <w:rsid w:val="009B450E"/>
    <w:rsid w:val="009C51DC"/>
    <w:rsid w:val="009C6930"/>
    <w:rsid w:val="009C6FA4"/>
    <w:rsid w:val="009D41DC"/>
    <w:rsid w:val="009E092E"/>
    <w:rsid w:val="009F0DC8"/>
    <w:rsid w:val="00A017D2"/>
    <w:rsid w:val="00A048AA"/>
    <w:rsid w:val="00A101EE"/>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879"/>
    <w:rsid w:val="00A47FBE"/>
    <w:rsid w:val="00A54308"/>
    <w:rsid w:val="00A54EC8"/>
    <w:rsid w:val="00A55346"/>
    <w:rsid w:val="00A61077"/>
    <w:rsid w:val="00A63260"/>
    <w:rsid w:val="00A64F18"/>
    <w:rsid w:val="00A65A33"/>
    <w:rsid w:val="00A705C9"/>
    <w:rsid w:val="00A73A78"/>
    <w:rsid w:val="00A86232"/>
    <w:rsid w:val="00A87777"/>
    <w:rsid w:val="00A93766"/>
    <w:rsid w:val="00A9429A"/>
    <w:rsid w:val="00A94F6D"/>
    <w:rsid w:val="00AA1250"/>
    <w:rsid w:val="00AA3378"/>
    <w:rsid w:val="00AA60B6"/>
    <w:rsid w:val="00AA72CC"/>
    <w:rsid w:val="00AB2596"/>
    <w:rsid w:val="00AB65C3"/>
    <w:rsid w:val="00AC0E81"/>
    <w:rsid w:val="00AC33D4"/>
    <w:rsid w:val="00AC3AEE"/>
    <w:rsid w:val="00AC3E8A"/>
    <w:rsid w:val="00AC6C80"/>
    <w:rsid w:val="00AD1BE3"/>
    <w:rsid w:val="00AD2243"/>
    <w:rsid w:val="00AD77CE"/>
    <w:rsid w:val="00AE1F9D"/>
    <w:rsid w:val="00AE2FEA"/>
    <w:rsid w:val="00AE44CA"/>
    <w:rsid w:val="00AE6F18"/>
    <w:rsid w:val="00AF1F09"/>
    <w:rsid w:val="00AF50DB"/>
    <w:rsid w:val="00B02994"/>
    <w:rsid w:val="00B04563"/>
    <w:rsid w:val="00B04EB5"/>
    <w:rsid w:val="00B05471"/>
    <w:rsid w:val="00B1164E"/>
    <w:rsid w:val="00B16935"/>
    <w:rsid w:val="00B25DE1"/>
    <w:rsid w:val="00B2705A"/>
    <w:rsid w:val="00B30B5A"/>
    <w:rsid w:val="00B36A6C"/>
    <w:rsid w:val="00B372B1"/>
    <w:rsid w:val="00B4236E"/>
    <w:rsid w:val="00B428E3"/>
    <w:rsid w:val="00B44D7A"/>
    <w:rsid w:val="00B50347"/>
    <w:rsid w:val="00B53586"/>
    <w:rsid w:val="00B565EC"/>
    <w:rsid w:val="00B57831"/>
    <w:rsid w:val="00B612B9"/>
    <w:rsid w:val="00B6618F"/>
    <w:rsid w:val="00B67E2F"/>
    <w:rsid w:val="00B70244"/>
    <w:rsid w:val="00B72C0A"/>
    <w:rsid w:val="00B7427B"/>
    <w:rsid w:val="00B7792C"/>
    <w:rsid w:val="00B80CB6"/>
    <w:rsid w:val="00B8107A"/>
    <w:rsid w:val="00B82272"/>
    <w:rsid w:val="00B827EE"/>
    <w:rsid w:val="00B83028"/>
    <w:rsid w:val="00B85D36"/>
    <w:rsid w:val="00B8698F"/>
    <w:rsid w:val="00B86E39"/>
    <w:rsid w:val="00B87136"/>
    <w:rsid w:val="00B92D9B"/>
    <w:rsid w:val="00B93FAE"/>
    <w:rsid w:val="00B973E7"/>
    <w:rsid w:val="00BA01CE"/>
    <w:rsid w:val="00BA1455"/>
    <w:rsid w:val="00BA4110"/>
    <w:rsid w:val="00BA4D9C"/>
    <w:rsid w:val="00BA5A75"/>
    <w:rsid w:val="00BA78DB"/>
    <w:rsid w:val="00BB0B1F"/>
    <w:rsid w:val="00BB38B8"/>
    <w:rsid w:val="00BC2BD6"/>
    <w:rsid w:val="00BC422B"/>
    <w:rsid w:val="00BC4D4A"/>
    <w:rsid w:val="00BC73B4"/>
    <w:rsid w:val="00BD2703"/>
    <w:rsid w:val="00BD35A4"/>
    <w:rsid w:val="00BD66F3"/>
    <w:rsid w:val="00BE18EA"/>
    <w:rsid w:val="00BF1A16"/>
    <w:rsid w:val="00BF1AD1"/>
    <w:rsid w:val="00BF4269"/>
    <w:rsid w:val="00BF4F64"/>
    <w:rsid w:val="00BF7B12"/>
    <w:rsid w:val="00C01DCB"/>
    <w:rsid w:val="00C055A8"/>
    <w:rsid w:val="00C05DC0"/>
    <w:rsid w:val="00C12880"/>
    <w:rsid w:val="00C16F2B"/>
    <w:rsid w:val="00C2509A"/>
    <w:rsid w:val="00C254C3"/>
    <w:rsid w:val="00C26402"/>
    <w:rsid w:val="00C30FAE"/>
    <w:rsid w:val="00C31C0B"/>
    <w:rsid w:val="00C37ACE"/>
    <w:rsid w:val="00C402EB"/>
    <w:rsid w:val="00C437AD"/>
    <w:rsid w:val="00C53BAA"/>
    <w:rsid w:val="00C564AC"/>
    <w:rsid w:val="00C5689E"/>
    <w:rsid w:val="00C60331"/>
    <w:rsid w:val="00C67209"/>
    <w:rsid w:val="00C7011F"/>
    <w:rsid w:val="00C70D9C"/>
    <w:rsid w:val="00C71BF8"/>
    <w:rsid w:val="00C728F5"/>
    <w:rsid w:val="00C74B93"/>
    <w:rsid w:val="00C82960"/>
    <w:rsid w:val="00C8301C"/>
    <w:rsid w:val="00C843EF"/>
    <w:rsid w:val="00C8601F"/>
    <w:rsid w:val="00C87F27"/>
    <w:rsid w:val="00C92670"/>
    <w:rsid w:val="00C963DA"/>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D6307"/>
    <w:rsid w:val="00CE49F6"/>
    <w:rsid w:val="00CF3A13"/>
    <w:rsid w:val="00CF41D1"/>
    <w:rsid w:val="00D03051"/>
    <w:rsid w:val="00D0748E"/>
    <w:rsid w:val="00D10B84"/>
    <w:rsid w:val="00D10F6B"/>
    <w:rsid w:val="00D1590F"/>
    <w:rsid w:val="00D15E6F"/>
    <w:rsid w:val="00D23090"/>
    <w:rsid w:val="00D4008F"/>
    <w:rsid w:val="00D4086C"/>
    <w:rsid w:val="00D43B40"/>
    <w:rsid w:val="00D44720"/>
    <w:rsid w:val="00D45304"/>
    <w:rsid w:val="00D47ECD"/>
    <w:rsid w:val="00D518EB"/>
    <w:rsid w:val="00D53EAF"/>
    <w:rsid w:val="00D55B4E"/>
    <w:rsid w:val="00D613E4"/>
    <w:rsid w:val="00D837BA"/>
    <w:rsid w:val="00D974D2"/>
    <w:rsid w:val="00DA02DB"/>
    <w:rsid w:val="00DA05E0"/>
    <w:rsid w:val="00DA24AA"/>
    <w:rsid w:val="00DA3F0F"/>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080E"/>
    <w:rsid w:val="00DD2A67"/>
    <w:rsid w:val="00DD2DAE"/>
    <w:rsid w:val="00DD3058"/>
    <w:rsid w:val="00DD786B"/>
    <w:rsid w:val="00DE1F83"/>
    <w:rsid w:val="00DE77F9"/>
    <w:rsid w:val="00E04359"/>
    <w:rsid w:val="00E07FD6"/>
    <w:rsid w:val="00E15D0B"/>
    <w:rsid w:val="00E23445"/>
    <w:rsid w:val="00E25750"/>
    <w:rsid w:val="00E25996"/>
    <w:rsid w:val="00E30504"/>
    <w:rsid w:val="00E32783"/>
    <w:rsid w:val="00E4606F"/>
    <w:rsid w:val="00E50A80"/>
    <w:rsid w:val="00E52860"/>
    <w:rsid w:val="00E531B6"/>
    <w:rsid w:val="00E67D1A"/>
    <w:rsid w:val="00E746BF"/>
    <w:rsid w:val="00E974B5"/>
    <w:rsid w:val="00EB20C0"/>
    <w:rsid w:val="00EB254C"/>
    <w:rsid w:val="00EB3CDC"/>
    <w:rsid w:val="00EB73A4"/>
    <w:rsid w:val="00EC2522"/>
    <w:rsid w:val="00ED0D9C"/>
    <w:rsid w:val="00EE3440"/>
    <w:rsid w:val="00EE47AE"/>
    <w:rsid w:val="00EE4BED"/>
    <w:rsid w:val="00EF2F36"/>
    <w:rsid w:val="00EF4407"/>
    <w:rsid w:val="00F04A88"/>
    <w:rsid w:val="00F13A21"/>
    <w:rsid w:val="00F205F3"/>
    <w:rsid w:val="00F2126E"/>
    <w:rsid w:val="00F2454C"/>
    <w:rsid w:val="00F25A60"/>
    <w:rsid w:val="00F26298"/>
    <w:rsid w:val="00F315D4"/>
    <w:rsid w:val="00F319B4"/>
    <w:rsid w:val="00F35160"/>
    <w:rsid w:val="00F35F28"/>
    <w:rsid w:val="00F37E10"/>
    <w:rsid w:val="00F505FD"/>
    <w:rsid w:val="00F60FE1"/>
    <w:rsid w:val="00F61B47"/>
    <w:rsid w:val="00F64D92"/>
    <w:rsid w:val="00F65D74"/>
    <w:rsid w:val="00F70E4C"/>
    <w:rsid w:val="00F70E6B"/>
    <w:rsid w:val="00F7102C"/>
    <w:rsid w:val="00F71378"/>
    <w:rsid w:val="00F85402"/>
    <w:rsid w:val="00F934C2"/>
    <w:rsid w:val="00F950A6"/>
    <w:rsid w:val="00F95CA8"/>
    <w:rsid w:val="00F95CCA"/>
    <w:rsid w:val="00F965BD"/>
    <w:rsid w:val="00FA308C"/>
    <w:rsid w:val="00FA30AA"/>
    <w:rsid w:val="00FA30C7"/>
    <w:rsid w:val="00FA5E0B"/>
    <w:rsid w:val="00FA7664"/>
    <w:rsid w:val="00FB5C41"/>
    <w:rsid w:val="00FC2AE3"/>
    <w:rsid w:val="00FC545F"/>
    <w:rsid w:val="00FD2140"/>
    <w:rsid w:val="00FD2CAB"/>
    <w:rsid w:val="00FD2F5E"/>
    <w:rsid w:val="00FD43A8"/>
    <w:rsid w:val="00FE40B8"/>
    <w:rsid w:val="00FE605A"/>
    <w:rsid w:val="00FF0FC7"/>
    <w:rsid w:val="00FF2B1C"/>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15:docId w15:val="{033491D8-E8FE-4DA4-A54E-D339C8DF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ti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www.R-project.org/" TargetMode="Externa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6D493-C87A-446A-ABBD-65529EE95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7839</Words>
  <Characters>15868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8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damack, Aaron</cp:lastModifiedBy>
  <cp:revision>2</cp:revision>
  <dcterms:created xsi:type="dcterms:W3CDTF">2018-12-31T22:11:00Z</dcterms:created>
  <dcterms:modified xsi:type="dcterms:W3CDTF">2018-12-31T22:11:00Z</dcterms:modified>
</cp:coreProperties>
</file>